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679" w:rsidRPr="00CD4808" w:rsidRDefault="00047679" w:rsidP="00A553AD">
      <w:pPr>
        <w:spacing w:after="0" w:line="480" w:lineRule="auto"/>
        <w:ind w:left="720" w:hanging="720"/>
        <w:rPr>
          <w:rFonts w:ascii="Times New Roman" w:hAnsi="Times New Roman" w:cs="Times New Roman"/>
          <w:b/>
          <w:lang w:val="en-US"/>
        </w:rPr>
      </w:pPr>
      <w:r w:rsidRPr="00CD4808">
        <w:rPr>
          <w:rFonts w:ascii="Times New Roman" w:hAnsi="Times New Roman" w:cs="Times New Roman"/>
        </w:rPr>
        <w:fldChar w:fldCharType="begin"/>
      </w:r>
      <w:r w:rsidRPr="00CD4808">
        <w:rPr>
          <w:rFonts w:ascii="Times New Roman" w:hAnsi="Times New Roman" w:cs="Times New Roman"/>
          <w:lang w:val="en-US"/>
        </w:rPr>
        <w:instrText xml:space="preserve"> ADDIN EN.REFLIST </w:instrText>
      </w:r>
      <w:r w:rsidRPr="00CD4808">
        <w:rPr>
          <w:rFonts w:ascii="Times New Roman" w:hAnsi="Times New Roman" w:cs="Times New Roman"/>
        </w:rPr>
        <w:fldChar w:fldCharType="separate"/>
      </w:r>
      <w:r w:rsidRPr="00A553AD">
        <w:rPr>
          <w:rFonts w:ascii="Times New Roman" w:hAnsi="Times New Roman" w:cs="Times New Roman"/>
          <w:b/>
          <w:lang w:val="en-US"/>
        </w:rPr>
        <w:t xml:space="preserve">File </w:t>
      </w:r>
      <w:r w:rsidR="00A553AD" w:rsidRPr="00A553AD">
        <w:rPr>
          <w:rFonts w:ascii="Times New Roman" w:hAnsi="Times New Roman" w:cs="Times New Roman"/>
          <w:b/>
          <w:lang w:val="en-US"/>
        </w:rPr>
        <w:t>S</w:t>
      </w:r>
      <w:r w:rsidR="00A553AD">
        <w:rPr>
          <w:rFonts w:ascii="Times New Roman" w:hAnsi="Times New Roman" w:cs="Times New Roman"/>
          <w:b/>
          <w:lang w:val="en-US"/>
        </w:rPr>
        <w:t>2</w:t>
      </w:r>
      <w:r w:rsidRPr="00CD4808">
        <w:rPr>
          <w:rFonts w:ascii="Times New Roman" w:hAnsi="Times New Roman" w:cs="Times New Roman"/>
          <w:b/>
          <w:lang w:val="en-US"/>
        </w:rPr>
        <w:t>: Inter-organ metabolic network reconstruction</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In this study, we had to analyze the plasma metabolic profile of prepubertal girls at the post-absorptive state. The latter is characterized by gut emptiness and utilization of energy from body stores, i.e. glycogen and fat. To relate the plasma metabolic profile to the metabolic physiology of the children to be able to extract biologically relevant conclusions, we had to reconstruct the inter-organ metabolic network based on available information in the literature, metabolic databases and our metabolomic data. Below, we combine information about the metabolic physiology of the post-absorptive state that we collected from the literature and assisted us in the metabolic network reconstruction.</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At the post-absorptive state, tissues take up glucose from the blood to metabolize it. The consumed circulating glucose should be replenished by the liver through glycogenolysis or gluconeogenesis; it is considered that each route contributes half of the total glucose production in the liver at the post-absorptive state</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MYW5kYXU8L0F1dGhvcj48WWVhcj4xOTk2PC9ZZWFyPjxS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M3OC04NTwvcGFnZXM+PHZvbHVtZT45ODwvdm9sdW1lPjxudW1i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MYW5kYXU8L0F1dGhvcj48WWVhcj4xOTk2PC9ZZWFyPjxS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M3OC04NTwvcGFnZXM+PHZvbHVtZT45ODwvdm9sdW1lPjxudW1i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 w:tooltip="Landau, 1996 #1" w:history="1">
        <w:r w:rsidRPr="00CD4808">
          <w:rPr>
            <w:rFonts w:ascii="Times New Roman" w:hAnsi="Times New Roman" w:cs="Times New Roman"/>
            <w:noProof/>
            <w:lang w:val="en-US"/>
          </w:rPr>
          <w:t>1</w:t>
        </w:r>
      </w:hyperlink>
      <w:r w:rsidRPr="00CD4808">
        <w:rPr>
          <w:rFonts w:ascii="Times New Roman" w:hAnsi="Times New Roman" w:cs="Times New Roman"/>
          <w:noProof/>
          <w:lang w:val="en-US"/>
        </w:rPr>
        <w:t>,</w:t>
      </w:r>
      <w:hyperlink w:anchor="_ENREF_2" w:tooltip="Chandramouli, 1997 #2" w:history="1">
        <w:r w:rsidRPr="00CD4808">
          <w:rPr>
            <w:rFonts w:ascii="Times New Roman" w:hAnsi="Times New Roman" w:cs="Times New Roman"/>
            <w:noProof/>
            <w:lang w:val="en-US"/>
          </w:rPr>
          <w:t>2</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Pr>
          <w:rFonts w:ascii="Times New Roman" w:hAnsi="Times New Roman" w:cs="Times New Roman"/>
          <w:lang w:val="en-US"/>
        </w:rPr>
        <w:t>.</w:t>
      </w:r>
      <w:r w:rsidRPr="00CD4808">
        <w:rPr>
          <w:rFonts w:ascii="Times New Roman" w:hAnsi="Times New Roman" w:cs="Times New Roman"/>
          <w:lang w:val="en-US"/>
        </w:rPr>
        <w:t xml:space="preserve"> The recycling of glucose and lactate is described as the Cori cycle</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Cori&lt;/Author&gt;&lt;Year&gt;1981&lt;/Year&gt;&lt;RecNum&gt;3&lt;/RecNum&gt;&lt;DisplayText&gt;[3]&lt;/DisplayText&gt;&lt;record&gt;&lt;rec-number&gt;3&lt;/rec-number&gt;&lt;foreign-keys&gt;&lt;key app="EN" db-id="555sdpe2b0f0tjewze9vdxpmpv2p522zdrrf"&gt;3&lt;/key&gt;&lt;/foreign-keys&gt;&lt;ref-type name="Journal Article"&gt;17&lt;/ref-type&gt;&lt;contributors&gt;&lt;authors&gt;&lt;author&gt;Cori, C. F.&lt;/author&gt;&lt;/authors&gt;&lt;/contributors&gt;&lt;titles&gt;&lt;title&gt;The glucose-lactic acid cycle and gluconeogenesis&lt;/title&gt;&lt;secondary-title&gt;Curr Top Cell Regul&lt;/secondary-title&gt;&lt;alt-title&gt;Current topics in cellular regulation&lt;/alt-title&gt;&lt;/titles&gt;&lt;periodical&gt;&lt;full-title&gt;Curr Top Cell Regul&lt;/full-title&gt;&lt;abbr-1&gt;Current topics in cellular regulation&lt;/abbr-1&gt;&lt;/periodical&gt;&lt;alt-periodical&gt;&lt;full-title&gt;Curr Top Cell Regul&lt;/full-title&gt;&lt;abbr-1&gt;Current topics in cellular regulation&lt;/abbr-1&gt;&lt;/alt-periodical&gt;&lt;pages&gt;377-87&lt;/pages&gt;&lt;volume&gt;18&lt;/volume&gt;&lt;edition&gt;1981/01/01&lt;/edition&gt;&lt;keywords&gt;&lt;keyword&gt;Alcohol Drinking&lt;/keyword&gt;&lt;keyword&gt;Animals&lt;/keyword&gt;&lt;keyword&gt;Blood Glucose/metabolism&lt;/keyword&gt;&lt;keyword&gt;Diabetes Mellitus/blood&lt;/keyword&gt;&lt;keyword&gt;Epinephrine/pharmacology&lt;/keyword&gt;&lt;keyword&gt;Ethanol/pharmacology&lt;/keyword&gt;&lt;keyword&gt;Gluconeogenesis/drug effects&lt;/keyword&gt;&lt;keyword&gt;Glucose/ metabolism&lt;/keyword&gt;&lt;keyword&gt;Humans&lt;/keyword&gt;&lt;keyword&gt;Kinetics&lt;/keyword&gt;&lt;keyword&gt;Lactates/blood/ metabolism&lt;/keyword&gt;&lt;keyword&gt;Liver/metabolism&lt;/keyword&gt;&lt;keyword&gt;Liver Glycogen/metabolism&lt;/keyword&gt;&lt;keyword&gt;Neoplasms/blood&lt;/keyword&gt;&lt;keyword&gt;Physical Exertion&lt;/keyword&gt;&lt;keyword&gt;Rats&lt;/keyword&gt;&lt;keyword&gt;Reference Values&lt;/keyword&gt;&lt;/keywords&gt;&lt;dates&gt;&lt;year&gt;1981&lt;/year&gt;&lt;/dates&gt;&lt;isbn&gt;0070-2137 (Print)&amp;#xD;0070-2137 (Linking)&lt;/isbn&gt;&lt;accession-num&gt;7273846&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 w:tooltip="Cori, 1981 #3" w:history="1">
        <w:r w:rsidRPr="00CD4808">
          <w:rPr>
            <w:rFonts w:ascii="Times New Roman" w:hAnsi="Times New Roman" w:cs="Times New Roman"/>
            <w:noProof/>
            <w:lang w:val="en-US"/>
          </w:rPr>
          <w:t>3</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Glucose produced from glycerol originates from the breakdown of fatty acids (FA) in adipose tissue. If FA were to form triacylglycerol for storage, glycerol should be converted to glycerol 3- phosphate in the liver and be transferred to adipose tissue for FA biosynthesis, as the activity of glycerol kinase is highest i</w:t>
      </w:r>
      <w:r w:rsidRPr="00BF1750">
        <w:rPr>
          <w:rFonts w:ascii="Times New Roman" w:hAnsi="Times New Roman" w:cs="Times New Roman"/>
          <w:lang w:val="en-US"/>
        </w:rPr>
        <w:t xml:space="preserve">n the liver </w:t>
      </w:r>
      <w:r w:rsidRPr="00BF1750">
        <w:rPr>
          <w:rFonts w:ascii="Times New Roman" w:hAnsi="Times New Roman" w:cs="Times New Roman"/>
          <w:lang w:val="en-US"/>
        </w:rPr>
        <w:fldChar w:fldCharType="begin">
          <w:fldData xml:space="preserve">PEVuZE5vdGU+PENpdGU+PEF1dGhvcj5MaW48L0F1dGhvcj48WWVhcj4xOTc3PC9ZZWFyPjxSZWNO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</w:fldData>
        </w:fldChar>
      </w:r>
      <w:r w:rsidRPr="00BF1750">
        <w:rPr>
          <w:rFonts w:ascii="Times New Roman" w:hAnsi="Times New Roman" w:cs="Times New Roman"/>
          <w:lang w:val="en-US"/>
        </w:rPr>
        <w:instrText xml:space="preserve"> ADDIN EN.CITE </w:instrText>
      </w:r>
      <w:r w:rsidRPr="00BF1750">
        <w:rPr>
          <w:rFonts w:ascii="Times New Roman" w:hAnsi="Times New Roman" w:cs="Times New Roman"/>
          <w:lang w:val="en-US"/>
        </w:rPr>
        <w:fldChar w:fldCharType="begin">
          <w:fldData xml:space="preserve">PEVuZE5vdGU+PENpdGU+PEF1dGhvcj5MaW48L0F1dGhvcj48WWVhcj4xOTc3PC9ZZWFyPjxSZWNO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</w:fldData>
        </w:fldChar>
      </w:r>
      <w:r w:rsidRPr="00BF1750">
        <w:rPr>
          <w:rFonts w:ascii="Times New Roman" w:hAnsi="Times New Roman" w:cs="Times New Roman"/>
          <w:lang w:val="en-US"/>
        </w:rPr>
        <w:instrText xml:space="preserve"> ADDIN EN.CITE.DATA </w:instrText>
      </w:r>
      <w:r w:rsidRPr="00BF1750">
        <w:rPr>
          <w:rFonts w:ascii="Times New Roman" w:hAnsi="Times New Roman" w:cs="Times New Roman"/>
          <w:lang w:val="en-US"/>
        </w:rPr>
      </w:r>
      <w:r w:rsidRPr="00BF1750">
        <w:rPr>
          <w:rFonts w:ascii="Times New Roman" w:hAnsi="Times New Roman" w:cs="Times New Roman"/>
          <w:lang w:val="en-US"/>
        </w:rPr>
        <w:fldChar w:fldCharType="end"/>
      </w:r>
      <w:r w:rsidRPr="00BF1750">
        <w:rPr>
          <w:rFonts w:ascii="Times New Roman" w:hAnsi="Times New Roman" w:cs="Times New Roman"/>
          <w:lang w:val="en-US"/>
        </w:rPr>
      </w:r>
      <w:r w:rsidRPr="00BF1750">
        <w:rPr>
          <w:rFonts w:ascii="Times New Roman" w:hAnsi="Times New Roman" w:cs="Times New Roman"/>
          <w:lang w:val="en-US"/>
        </w:rPr>
        <w:fldChar w:fldCharType="separate"/>
      </w:r>
      <w:r w:rsidRPr="00BF1750">
        <w:rPr>
          <w:rFonts w:ascii="Times New Roman" w:hAnsi="Times New Roman" w:cs="Times New Roman"/>
          <w:noProof/>
          <w:lang w:val="en-US"/>
        </w:rPr>
        <w:t>[</w:t>
      </w:r>
      <w:hyperlink w:anchor="_ENREF_4" w:tooltip="Lin, 1977 #4" w:history="1">
        <w:r w:rsidRPr="00BF1750">
          <w:rPr>
            <w:rFonts w:ascii="Times New Roman" w:hAnsi="Times New Roman" w:cs="Times New Roman"/>
            <w:noProof/>
            <w:lang w:val="en-US"/>
          </w:rPr>
          <w:t>4</w:t>
        </w:r>
      </w:hyperlink>
      <w:r w:rsidRPr="00BF1750">
        <w:rPr>
          <w:rFonts w:ascii="Times New Roman" w:hAnsi="Times New Roman" w:cs="Times New Roman"/>
          <w:noProof/>
          <w:lang w:val="en-US"/>
        </w:rPr>
        <w:t>]</w:t>
      </w:r>
      <w:r w:rsidRPr="00BF1750">
        <w:rPr>
          <w:rFonts w:ascii="Times New Roman" w:hAnsi="Times New Roman" w:cs="Times New Roman"/>
          <w:lang w:val="en-US"/>
        </w:rPr>
        <w:fldChar w:fldCharType="end"/>
      </w:r>
      <w:r w:rsidRPr="00BF1750">
        <w:rPr>
          <w:rFonts w:ascii="Times New Roman" w:hAnsi="Times New Roman" w:cs="Times New Roman"/>
          <w:lang w:val="en-US"/>
        </w:rPr>
        <w:t xml:space="preserve">. In the post-absorptive state, instead, lypolysis is more active than lypogenesis and there is a net release of FA and glycerol from adipose tissue </w:t>
      </w:r>
      <w:r w:rsidRPr="00BF1750">
        <w:rPr>
          <w:rFonts w:ascii="Times New Roman" w:hAnsi="Times New Roman" w:cs="Times New Roman"/>
          <w:lang w:val="en-US"/>
        </w:rPr>
        <w:fldChar w:fldCharType="begin">
          <w:fldData xml:space="preserve">PEVuZE5vdGU+PENpdGU+PEF1dGhvcj5TdGljaDwvQXV0aG9yPjxZZWFyPjIwMDQ8L1llYXI+PFJl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MzY5LTc0PC9wYWdlcz48dm9sdW1lPjYzPC92b2x1bWU+PG51bWJlcj4yPC9udW1iZXI+PGVkaXRp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=
</w:fldData>
        </w:fldChar>
      </w:r>
      <w:r w:rsidRPr="00BF1750">
        <w:rPr>
          <w:rFonts w:ascii="Times New Roman" w:hAnsi="Times New Roman" w:cs="Times New Roman"/>
          <w:lang w:val="en-US"/>
        </w:rPr>
        <w:instrText xml:space="preserve"> ADDIN EN.CITE </w:instrText>
      </w:r>
      <w:r w:rsidRPr="00BF1750">
        <w:rPr>
          <w:rFonts w:ascii="Times New Roman" w:hAnsi="Times New Roman" w:cs="Times New Roman"/>
          <w:lang w:val="en-US"/>
        </w:rPr>
        <w:fldChar w:fldCharType="begin">
          <w:fldData xml:space="preserve">PEVuZE5vdGU+PENpdGU+PEF1dGhvcj5TdGljaDwvQXV0aG9yPjxZZWFyPjIwMDQ8L1llYXI+PFJl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MzY5LTc0PC9wYWdlcz48dm9sdW1lPjYzPC92b2x1bWU+PG51bWJlcj4yPC9udW1iZXI+PGVkaXRp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=
</w:fldData>
        </w:fldChar>
      </w:r>
      <w:r w:rsidRPr="00BF1750">
        <w:rPr>
          <w:rFonts w:ascii="Times New Roman" w:hAnsi="Times New Roman" w:cs="Times New Roman"/>
          <w:lang w:val="en-US"/>
        </w:rPr>
        <w:instrText xml:space="preserve"> ADDIN EN.CITE.DATA </w:instrText>
      </w:r>
      <w:r w:rsidRPr="00BF1750">
        <w:rPr>
          <w:rFonts w:ascii="Times New Roman" w:hAnsi="Times New Roman" w:cs="Times New Roman"/>
          <w:lang w:val="en-US"/>
        </w:rPr>
      </w:r>
      <w:r w:rsidRPr="00BF1750">
        <w:rPr>
          <w:rFonts w:ascii="Times New Roman" w:hAnsi="Times New Roman" w:cs="Times New Roman"/>
          <w:lang w:val="en-US"/>
        </w:rPr>
        <w:fldChar w:fldCharType="end"/>
      </w:r>
      <w:r w:rsidRPr="00BF1750">
        <w:rPr>
          <w:rFonts w:ascii="Times New Roman" w:hAnsi="Times New Roman" w:cs="Times New Roman"/>
          <w:lang w:val="en-US"/>
        </w:rPr>
      </w:r>
      <w:r w:rsidRPr="00BF1750">
        <w:rPr>
          <w:rFonts w:ascii="Times New Roman" w:hAnsi="Times New Roman" w:cs="Times New Roman"/>
          <w:lang w:val="en-US"/>
        </w:rPr>
        <w:fldChar w:fldCharType="separate"/>
      </w:r>
      <w:r w:rsidRPr="00BF1750">
        <w:rPr>
          <w:rFonts w:ascii="Times New Roman" w:hAnsi="Times New Roman" w:cs="Times New Roman"/>
          <w:noProof/>
          <w:lang w:val="en-US"/>
        </w:rPr>
        <w:t>[</w:t>
      </w:r>
      <w:hyperlink w:anchor="_ENREF_5" w:tooltip="Stich, 2004 #5" w:history="1">
        <w:r w:rsidRPr="00BF1750">
          <w:rPr>
            <w:rFonts w:ascii="Times New Roman" w:hAnsi="Times New Roman" w:cs="Times New Roman"/>
            <w:noProof/>
            <w:lang w:val="en-US"/>
          </w:rPr>
          <w:t>5</w:t>
        </w:r>
      </w:hyperlink>
      <w:r w:rsidRPr="00BF1750">
        <w:rPr>
          <w:rFonts w:ascii="Times New Roman" w:hAnsi="Times New Roman" w:cs="Times New Roman"/>
          <w:noProof/>
          <w:lang w:val="en-US"/>
        </w:rPr>
        <w:t>,</w:t>
      </w:r>
      <w:hyperlink w:anchor="_ENREF_6" w:tooltip="Frayn, 2012 #6" w:history="1">
        <w:r w:rsidRPr="00BF1750">
          <w:rPr>
            <w:rFonts w:ascii="Times New Roman" w:hAnsi="Times New Roman" w:cs="Times New Roman"/>
            <w:noProof/>
            <w:lang w:val="en-US"/>
          </w:rPr>
          <w:t>6</w:t>
        </w:r>
      </w:hyperlink>
      <w:r w:rsidRPr="00BF1750">
        <w:rPr>
          <w:rFonts w:ascii="Times New Roman" w:hAnsi="Times New Roman" w:cs="Times New Roman"/>
          <w:noProof/>
          <w:lang w:val="en-US"/>
        </w:rPr>
        <w:t>]</w:t>
      </w:r>
      <w:r w:rsidRPr="00BF1750">
        <w:rPr>
          <w:rFonts w:ascii="Times New Roman" w:hAnsi="Times New Roman" w:cs="Times New Roman"/>
          <w:lang w:val="en-US"/>
        </w:rPr>
        <w:fldChar w:fldCharType="end"/>
      </w:r>
      <w:r w:rsidRPr="00BF1750">
        <w:rPr>
          <w:rFonts w:ascii="Times New Roman" w:hAnsi="Times New Roman" w:cs="Times New Roman"/>
          <w:lang w:val="en-US"/>
        </w:rPr>
        <w:t>. Glycerol 3-phospahte can be converted to glycerone-phosphate</w:t>
      </w:r>
      <w:r w:rsidR="002F2761" w:rsidRPr="00BF1750">
        <w:rPr>
          <w:rFonts w:ascii="Times New Roman" w:hAnsi="Times New Roman" w:cs="Times New Roman"/>
          <w:lang w:val="en-US"/>
        </w:rPr>
        <w:t xml:space="preserve"> [4] </w:t>
      </w:r>
      <w:r w:rsidRPr="00BF1750">
        <w:rPr>
          <w:rFonts w:ascii="Times New Roman" w:hAnsi="Times New Roman" w:cs="Times New Roman"/>
          <w:lang w:val="en-US"/>
        </w:rPr>
        <w:t>and contribut</w:t>
      </w:r>
      <w:bookmarkStart w:id="0" w:name="_GoBack"/>
      <w:bookmarkEnd w:id="0"/>
      <w:r w:rsidRPr="00CD4808">
        <w:rPr>
          <w:rFonts w:ascii="Times New Roman" w:hAnsi="Times New Roman" w:cs="Times New Roman"/>
          <w:lang w:val="en-US"/>
        </w:rPr>
        <w:t>e to gluconeogenesis</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QYXRzb3VyaXM8L0F1dGhvcj48WWVhcj4yMDA0PC9ZZWFy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OTQtMTAzPC9wYWdlcz48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QYXRzb3VyaXM8L0F1dGhvcj48WWVhcj4yMDA0PC9ZZWFy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OTQtMTAzPC9wYWdlcz48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7" w:tooltip="Patsouris, 2004 #7" w:history="1">
        <w:r w:rsidRPr="00CD4808">
          <w:rPr>
            <w:rFonts w:ascii="Times New Roman" w:hAnsi="Times New Roman" w:cs="Times New Roman"/>
            <w:noProof/>
            <w:lang w:val="en-US"/>
          </w:rPr>
          <w:t>7</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Glycerol can also be oxidized to glyceraldehyde, which in turn is phosphorylated to glyceraldehyde 3-P</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Heinz&lt;/Author&gt;&lt;Year&gt;1968&lt;/Year&gt;&lt;RecNum&gt;8&lt;/RecNum&gt;&lt;DisplayText&gt;[8]&lt;/DisplayText&gt;&lt;record&gt;&lt;rec-number&gt;8&lt;/rec-number&gt;&lt;foreign-keys&gt;&lt;key app="EN" db-id="555sdpe2b0f0tjewze9vdxpmpv2p522zdrrf"&gt;8&lt;/key&gt;&lt;/foreign-keys&gt;&lt;ref-type name="Journal Article"&gt;17&lt;/ref-type&gt;&lt;contributors&gt;&lt;authors&gt;&lt;author&gt;Heinz, F.&lt;/author&gt;&lt;author&gt;Lamprecht, W.&lt;/author&gt;&lt;author&gt;Kirsch, J.&lt;/author&gt;&lt;/authors&gt;&lt;/contributors&gt;&lt;titles&gt;&lt;title&gt;Enzymes of fructose metabolism in human liv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826-32&lt;/pages&gt;&lt;volume&gt;47&lt;/volume&gt;&lt;number&gt;8&lt;/number&gt;&lt;edition&gt;1968/08/01&lt;/edition&gt;&lt;keywords&gt;&lt;keyword&gt;Alcohol Oxidoreductases/analysis&lt;/keyword&gt;&lt;keyword&gt;Animals&lt;/keyword&gt;&lt;keyword&gt;Female&lt;/keyword&gt;&lt;keyword&gt;Fructose/ metabolism&lt;/keyword&gt;&lt;keyword&gt;Fructose-Bisphosphatase/analysis&lt;/keyword&gt;&lt;keyword&gt;Glucokinase/analysis&lt;/keyword&gt;&lt;keyword&gt;Hexokinase/analysis&lt;/keyword&gt;&lt;keyword&gt;Humans&lt;/keyword&gt;&lt;keyword&gt;Liver/ enzymology&lt;/keyword&gt;&lt;keyword&gt;Male&lt;/keyword&gt;&lt;keyword&gt;NAD/analysis&lt;/keyword&gt;&lt;keyword&gt;NADP/analysis&lt;/keyword&gt;&lt;keyword&gt;Phosphotransferases/analysis&lt;/keyword&gt;&lt;keyword&gt;Rats&lt;/keyword&gt;&lt;/keywords&gt;&lt;dates&gt;&lt;year&gt;1968&lt;/year&gt;&lt;pub-dates&gt;&lt;date&gt;Aug&lt;/date&gt;&lt;/pub-dates&gt;&lt;/dates&gt;&lt;isbn&gt;0021-9738 (Print)&amp;#xD;0021-9738 (Linking)&lt;/isbn&gt;&lt;accession-num&gt;4385849&lt;/accession-num&gt;&lt;urls&gt;&lt;/urls&gt;&lt;custom2&gt;297342&lt;/custom2&gt;&lt;electronic-resource-num&gt;10.1172/jci105872&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8" w:tooltip="Heinz, 1968 #8" w:history="1">
        <w:r w:rsidRPr="00CD4808">
          <w:rPr>
            <w:rFonts w:ascii="Times New Roman" w:hAnsi="Times New Roman" w:cs="Times New Roman"/>
            <w:noProof/>
            <w:lang w:val="en-US"/>
          </w:rPr>
          <w:t>8</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another intermediate product of gluconeogenesis. Glycerone-phosphate and glyceraldehyde may also be produced from the breakdown of fructose 1-phosphate, which originates from phosphorylation of fructose</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IZWluejwvQXV0aG9yPjxZZWFyPjE5Njg8L1llYXI+PFJl
Y051bT44PC9SZWNOdW0+PERpc3BsYXlUZXh0Pls4LDldPC9EaXNwbGF5VGV4dD48cmVjb3JkPjxy
ZWMtbnVtYmVyPjg8L3JlYy1udW1iZXI+PGZvcmVpZ24ta2V5cz48a2V5IGFwcD0iRU4iIGRiLWlk
PSI1NTVzZHBlMmIwZjB0amV3emU5dmR4cG1wdjJwNTIyemRycmYiPjg8L2tleT48L2ZvcmVpZ24t
a2V5cz48cmVmLXR5cGUgbmFtZT0iSm91cm5hbCBBcnRpY2xlIj4xNzwvcmVmLXR5cGU+PGNvbnRy
aWJ1dG9ycz48YXV0aG9ycz48YXV0aG9yPkhlaW56LCBGLjwvYXV0aG9yPjxhdXRob3I+TGFtcHJl
Y2h0LCBXLjwvYXV0aG9yPjxhdXRob3I+S2lyc2NoLCBKLjwvYXV0aG9yPjwvYXV0aG9ycz48L2Nv
bnRyaWJ1dG9ycz48dGl0bGVzPjx0aXRsZT5Fbnp5bWVzIG9mIGZydWN0b3NlIG1ldGFib2xpc20g
aW4gaHVtYW4gbGl2ZXI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4MjYtMzI8L3Bh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=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IZWluejwvQXV0aG9yPjxZZWFyPjE5Njg8L1llYXI+PFJl
Y051bT44PC9SZWNOdW0+PERpc3BsYXlUZXh0Pls4LDldPC9EaXNwbGF5VGV4dD48cmVjb3JkPjxy
ZWMtbnVtYmVyPjg8L3JlYy1udW1iZXI+PGZvcmVpZ24ta2V5cz48a2V5IGFwcD0iRU4iIGRiLWlk
PSI1NTVzZHBlMmIwZjB0amV3emU5dmR4cG1wdjJwNTIyemRycmYiPjg8L2tleT48L2ZvcmVpZ24t
a2V5cz48cmVmLXR5cGUgbmFtZT0iSm91cm5hbCBBcnRpY2xlIj4xNzwvcmVmLXR5cGU+PGNvbnRy
aWJ1dG9ycz48YXV0aG9ycz48YXV0aG9yPkhlaW56LCBGLjwvYXV0aG9yPjxhdXRob3I+TGFtcHJl
Y2h0LCBXLjwvYXV0aG9yPjxhdXRob3I+S2lyc2NoLCBKLjwvYXV0aG9yPjwvYXV0aG9ycz48L2Nv
bnRyaWJ1dG9ycz48dGl0bGVzPjx0aXRsZT5Fbnp5bWVzIG9mIGZydWN0b3NlIG1ldGFib2xpc20g
aW4gaHVtYW4gbGl2ZXI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4MjYtMzI8L3Bh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=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8" w:tooltip="Heinz, 1968 #8" w:history="1">
        <w:r w:rsidRPr="00CD4808">
          <w:rPr>
            <w:rFonts w:ascii="Times New Roman" w:hAnsi="Times New Roman" w:cs="Times New Roman"/>
            <w:noProof/>
            <w:lang w:val="en-US"/>
          </w:rPr>
          <w:t>8</w:t>
        </w:r>
      </w:hyperlink>
      <w:r w:rsidRPr="00CD4808">
        <w:rPr>
          <w:rFonts w:ascii="Times New Roman" w:hAnsi="Times New Roman" w:cs="Times New Roman"/>
          <w:noProof/>
          <w:lang w:val="en-US"/>
        </w:rPr>
        <w:t>,</w:t>
      </w:r>
      <w:hyperlink w:anchor="_ENREF_9" w:tooltip="Knight, 2010 #9" w:history="1">
        <w:r w:rsidRPr="00CD4808">
          <w:rPr>
            <w:rFonts w:ascii="Times New Roman" w:hAnsi="Times New Roman" w:cs="Times New Roman"/>
            <w:noProof/>
            <w:lang w:val="en-US"/>
          </w:rPr>
          <w:t>9</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Except from its uptake from blood, fructose also originates from the oxidation of sorbitol through the action of sorbitol dehydrogenase, an enzyme found present in all rat tissues with highest mRNA levels in the liver</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Fc3Rvbml1czwvQXV0aG9yPjxZZWFyPjE5OTM8L1llYXI+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Fc3Rvbml1czwvQXV0aG9yPjxZZWFyPjE5OTM8L1llYXI+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0" w:tooltip="Estonius, 1993 #10" w:history="1">
        <w:r w:rsidRPr="00CD4808">
          <w:rPr>
            <w:rFonts w:ascii="Times New Roman" w:hAnsi="Times New Roman" w:cs="Times New Roman"/>
            <w:noProof/>
            <w:lang w:val="en-US"/>
          </w:rPr>
          <w:t>10</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and also detected in human liver</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Heinz&lt;/Author&gt;&lt;Year&gt;1968&lt;/Year&gt;&lt;RecNum&gt;8&lt;/RecNum&gt;&lt;DisplayText&gt;[8]&lt;/DisplayText&gt;&lt;record&gt;&lt;rec-number&gt;8&lt;/rec-number&gt;&lt;foreign-keys&gt;&lt;key app="EN" db-id="555sdpe2b0f0tjewze9vdxpmpv2p522zdrrf"&gt;8&lt;/key&gt;&lt;/foreign-keys&gt;&lt;ref-type name="Journal Article"&gt;17&lt;/ref-type&gt;&lt;contributors&gt;&lt;authors&gt;&lt;author&gt;Heinz, F.&lt;/author&gt;&lt;author&gt;Lamprecht, W.&lt;/author&gt;&lt;author&gt;Kirsch, J.&lt;/author&gt;&lt;/authors&gt;&lt;/contributors&gt;&lt;titles&gt;&lt;title&gt;Enzymes of fructose metabolism in human liv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826-32&lt;/pages&gt;&lt;volume&gt;47&lt;/volume&gt;&lt;number&gt;8&lt;/number&gt;&lt;edition&gt;1968/08/01&lt;/edition&gt;&lt;keywords&gt;&lt;keyword&gt;Alcohol Oxidoreductases/analysis&lt;/keyword&gt;&lt;keyword&gt;Animals&lt;/keyword&gt;&lt;keyword&gt;Female&lt;/keyword&gt;&lt;keyword&gt;Fructose/ metabolism&lt;/keyword&gt;&lt;keyword&gt;Fructose-Bisphosphatase/analysis&lt;/keyword&gt;&lt;keyword&gt;Glucokinase/analysis&lt;/keyword&gt;&lt;keyword&gt;Hexokinase/analysis&lt;/keyword&gt;&lt;keyword&gt;Humans&lt;/keyword&gt;&lt;keyword&gt;Liver/ enzymology&lt;/keyword&gt;&lt;keyword&gt;Male&lt;/keyword&gt;&lt;keyword&gt;NAD/analysis&lt;/keyword&gt;&lt;keyword&gt;NADP/analysis&lt;/keyword&gt;&lt;keyword&gt;Phosphotransferases/analysis&lt;/keyword&gt;&lt;keyword&gt;Rats&lt;/keyword&gt;&lt;/keywords&gt;&lt;dates&gt;&lt;year&gt;1968&lt;/year&gt;&lt;pub-dates&gt;&lt;date&gt;Aug&lt;/date&gt;&lt;/pub-dates&gt;&lt;/dates&gt;&lt;isbn&gt;0021-9738 (Print)&amp;#xD;0021-9738 (Linking)&lt;/isbn&gt;&lt;accession-num&gt;4385849&lt;/accession-num&gt;&lt;urls&gt;&lt;/urls&gt;&lt;custom2&gt;297342&lt;/custom2&gt;&lt;electronic-resource-num&gt;10.1172/jci105872&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8" w:tooltip="Heinz, 1968 #8" w:history="1">
        <w:r w:rsidRPr="00CD4808">
          <w:rPr>
            <w:rFonts w:ascii="Times New Roman" w:hAnsi="Times New Roman" w:cs="Times New Roman"/>
            <w:noProof/>
            <w:lang w:val="en-US"/>
          </w:rPr>
          <w:t>8</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Aldehyde dehydrogenase and glycerate kinase are responsible for the conversion of glyceraldehyde to glycerate and then to glycerate 2-phosphate, respectively, but the activity of glycerate kinase is significantly low in the human liver, this having been proposed as a reason for the </w:t>
      </w:r>
      <w:r w:rsidRPr="00CD4808">
        <w:rPr>
          <w:rFonts w:ascii="Times New Roman" w:hAnsi="Times New Roman" w:cs="Times New Roman"/>
          <w:lang w:val="en-US"/>
        </w:rPr>
        <w:lastRenderedPageBreak/>
        <w:t>accumulation of glycerate in the case of its increased production</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Heinz&lt;/Author&gt;&lt;Year&gt;1968&lt;/Year&gt;&lt;RecNum&gt;8&lt;/RecNum&gt;&lt;DisplayText&gt;[8]&lt;/DisplayText&gt;&lt;record&gt;&lt;rec-number&gt;8&lt;/rec-number&gt;&lt;foreign-keys&gt;&lt;key app="EN" db-id="555sdpe2b0f0tjewze9vdxpmpv2p522zdrrf"&gt;8&lt;/key&gt;&lt;/foreign-keys&gt;&lt;ref-type name="Journal Article"&gt;17&lt;/ref-type&gt;&lt;contributors&gt;&lt;authors&gt;&lt;author&gt;Heinz, F.&lt;/author&gt;&lt;author&gt;Lamprecht, W.&lt;/author&gt;&lt;author&gt;Kirsch, J.&lt;/author&gt;&lt;/authors&gt;&lt;/contributors&gt;&lt;titles&gt;&lt;title&gt;Enzymes of fructose metabolism in human liv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826-32&lt;/pages&gt;&lt;volume&gt;47&lt;/volume&gt;&lt;number&gt;8&lt;/number&gt;&lt;edition&gt;1968/08/01&lt;/edition&gt;&lt;keywords&gt;&lt;keyword&gt;Alcohol Oxidoreductases/analysis&lt;/keyword&gt;&lt;keyword&gt;Animals&lt;/keyword&gt;&lt;keyword&gt;Female&lt;/keyword&gt;&lt;keyword&gt;Fructose/ metabolism&lt;/keyword&gt;&lt;keyword&gt;Fructose-Bisphosphatase/analysis&lt;/keyword&gt;&lt;keyword&gt;Glucokinase/analysis&lt;/keyword&gt;&lt;keyword&gt;Hexokinase/analysis&lt;/keyword&gt;&lt;keyword&gt;Humans&lt;/keyword&gt;&lt;keyword&gt;Liver/ enzymology&lt;/keyword&gt;&lt;keyword&gt;Male&lt;/keyword&gt;&lt;keyword&gt;NAD/analysis&lt;/keyword&gt;&lt;keyword&gt;NADP/analysis&lt;/keyword&gt;&lt;keyword&gt;Phosphotransferases/analysis&lt;/keyword&gt;&lt;keyword&gt;Rats&lt;/keyword&gt;&lt;/keywords&gt;&lt;dates&gt;&lt;year&gt;1968&lt;/year&gt;&lt;pub-dates&gt;&lt;date&gt;Aug&lt;/date&gt;&lt;/pub-dates&gt;&lt;/dates&gt;&lt;isbn&gt;0021-9738 (Print)&amp;#xD;0021-9738 (Linking)&lt;/isbn&gt;&lt;accession-num&gt;4385849&lt;/accession-num&gt;&lt;urls&gt;&lt;/urls&gt;&lt;custom2&gt;297342&lt;/custom2&gt;&lt;electronic-resource-num&gt;10.1172/jci105872&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8" w:tooltip="Heinz, 1968 #8" w:history="1">
        <w:r w:rsidRPr="00CD4808">
          <w:rPr>
            <w:rFonts w:ascii="Times New Roman" w:hAnsi="Times New Roman" w:cs="Times New Roman"/>
            <w:noProof/>
            <w:lang w:val="en-US"/>
          </w:rPr>
          <w:t>8</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Glycerate metabolism has also been coupled to glyoxalate/oxalate and hydroxypyruvate metabolism (not shown in the reconstructed metabolic network)</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XaWxsaWFtczwvQXV0aG9yPjxZZWFyPjE5NzE8L1llYXI+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XaWxsaWFtczwvQXV0aG9yPjxZZWFyPjE5NzE8L1llYXI+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1" w:tooltip="Williams, 1971 #11" w:history="1">
        <w:r w:rsidRPr="00CD4808">
          <w:rPr>
            <w:rFonts w:ascii="Times New Roman" w:hAnsi="Times New Roman" w:cs="Times New Roman"/>
            <w:noProof/>
            <w:lang w:val="en-US"/>
          </w:rPr>
          <w:t>11</w:t>
        </w:r>
      </w:hyperlink>
      <w:r w:rsidRPr="00CD4808">
        <w:rPr>
          <w:rFonts w:ascii="Times New Roman" w:hAnsi="Times New Roman" w:cs="Times New Roman"/>
          <w:noProof/>
          <w:lang w:val="en-US"/>
        </w:rPr>
        <w:t>,</w:t>
      </w:r>
      <w:hyperlink w:anchor="_ENREF_12" w:tooltip="Booth, 2006 #12" w:history="1">
        <w:r w:rsidRPr="00CD4808">
          <w:rPr>
            <w:rFonts w:ascii="Times New Roman" w:hAnsi="Times New Roman" w:cs="Times New Roman"/>
            <w:noProof/>
            <w:lang w:val="en-US"/>
          </w:rPr>
          <w:t>12</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In the post-absorptive liver, the amino acids may also serve as substrates for gluconeogenesis. The main origin of amino acids in the blood is the protein breakdown occurring inside muscle cell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Cynober&lt;/Author&gt;&lt;Year&gt;2002&lt;/Year&gt;&lt;RecNum&gt;13&lt;/RecNum&gt;&lt;DisplayText&gt;[13]&lt;/DisplayText&gt;&lt;record&gt;&lt;rec-number&gt;13&lt;/rec-number&gt;&lt;foreign-keys&gt;&lt;key app="EN" db-id="555sdpe2b0f0tjewze9vdxpmpv2p522zdrrf"&gt;13&lt;/key&gt;&lt;/foreign-keys&gt;&lt;ref-type name="Journal Article"&gt;17&lt;/ref-type&gt;&lt;contributors&gt;&lt;authors&gt;&lt;author&gt;Cynober, L. A.&lt;/author&gt;&lt;/authors&gt;&lt;/contributors&gt;&lt;auth-address&gt;Biochemistry Laboratory, INSERM U341, Hotel-Dieu Hospital AP-HP, Paris, France. luc.cynober@htd.ap-hop-paris.fr&lt;/auth-address&gt;&lt;titles&gt;&lt;title&gt;Plasma amino acid levels with a note on membrane transport: characteristics, regulation, and metabolic significance&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761-6&lt;/pages&gt;&lt;volume&gt;18&lt;/volume&gt;&lt;number&gt;9&lt;/number&gt;&lt;edition&gt;2002/09/26&lt;/edition&gt;&lt;keywords&gt;&lt;keyword&gt;Amino Acids/ blood/ metabolism/physiology&lt;/keyword&gt;&lt;keyword&gt;Biological Transport&lt;/keyword&gt;&lt;keyword&gt;Dietary Proteins/ administration &amp;amp; dosage&lt;/keyword&gt;&lt;keyword&gt;Homeostasis&lt;/keyword&gt;&lt;keyword&gt;Hormones/ physiology&lt;/keyword&gt;&lt;keyword&gt;Humans&lt;/keyword&gt;&lt;keyword&gt;Kinetics&lt;/keyword&gt;&lt;keyword&gt;Nutritional Requirements&lt;/keyword&gt;&lt;keyword&gt;Nutritional Status&lt;/keyword&gt;&lt;keyword&gt;Protein Biosynthesis&lt;/keyword&gt;&lt;keyword&gt;Proteins/metabolism&lt;/keyword&gt;&lt;/keywords&gt;&lt;dates&gt;&lt;year&gt;2002&lt;/year&gt;&lt;pub-dates&gt;&lt;date&gt;Sep&lt;/date&gt;&lt;/pub-dates&gt;&lt;/dates&gt;&lt;isbn&gt;0899-9007 (Print)&amp;#xD;0899-9007 (Linking)&lt;/isbn&gt;&lt;accession-num&gt;12297216&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3" w:tooltip="Cynober, 2002 #13" w:history="1">
        <w:r w:rsidRPr="00CD4808">
          <w:rPr>
            <w:rFonts w:ascii="Times New Roman" w:hAnsi="Times New Roman" w:cs="Times New Roman"/>
            <w:noProof/>
            <w:lang w:val="en-US"/>
          </w:rPr>
          <w:t>13</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However, the relative concentration of each amino acid does not reflect the composition of muscle protein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Ruderman&lt;/Author&gt;&lt;Year&gt;1975&lt;/Year&gt;&lt;RecNum&gt;14&lt;/RecNum&gt;&lt;DisplayText&gt;[14]&lt;/DisplayText&gt;&lt;record&gt;&lt;rec-number&gt;14&lt;/rec-number&gt;&lt;foreign-keys&gt;&lt;key app="EN" db-id="555sdpe2b0f0tjewze9vdxpmpv2p522zdrrf"&gt;14&lt;/key&gt;&lt;/foreign-keys&gt;&lt;ref-type name="Journal Article"&gt;17&lt;/ref-type&gt;&lt;contributors&gt;&lt;authors&gt;&lt;author&gt;Ruderman, N. B.&lt;/author&gt;&lt;/authors&gt;&lt;/contributors&gt;&lt;titles&gt;&lt;title&gt;Muscle amino acid metabolism and gluconeogenesis&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245-58&lt;/pages&gt;&lt;volume&gt;26&lt;/volume&gt;&lt;edition&gt;1975/01/01&lt;/edition&gt;&lt;keywords&gt;&lt;keyword&gt;Adaptation, Physiological&lt;/keyword&gt;&lt;keyword&gt;Alanine/metabolism&lt;/keyword&gt;&lt;keyword&gt;Amino Acids/ metabolism&lt;/keyword&gt;&lt;keyword&gt;Aminoacylation&lt;/keyword&gt;&lt;keyword&gt;Animals&lt;/keyword&gt;&lt;keyword&gt;Fasting&lt;/keyword&gt;&lt;keyword&gt;Forearm&lt;/keyword&gt;&lt;keyword&gt;Gluconeogenesis&lt;/keyword&gt;&lt;keyword&gt;Glucose/metabolism&lt;/keyword&gt;&lt;keyword&gt;Glutamine/metabolism&lt;/keyword&gt;&lt;keyword&gt;Homeostasis&lt;/keyword&gt;&lt;keyword&gt;Humans&lt;/keyword&gt;&lt;keyword&gt;Hyperglycemia/metabolism&lt;/keyword&gt;&lt;keyword&gt;Hypoglycemia/metabolism&lt;/keyword&gt;&lt;keyword&gt;Kidney Failure, Chronic/metabolism&lt;/keyword&gt;&lt;keyword&gt;Leucine/blood&lt;/keyword&gt;&lt;keyword&gt;Muscle Proteins/biosynthesis/metabolism&lt;/keyword&gt;&lt;keyword&gt;Muscles/ metabolism&lt;/keyword&gt;&lt;keyword&gt;Nitrogen/blood&lt;/keyword&gt;&lt;keyword&gt;Pericardium/metabolism&lt;/keyword&gt;&lt;keyword&gt;Rats&lt;/keyword&gt;&lt;keyword&gt;Starvation&lt;/keyword&gt;&lt;/keywords&gt;&lt;dates&gt;&lt;year&gt;1975&lt;/year&gt;&lt;/dates&gt;&lt;isbn&gt;0066-4219 (Print)&amp;#xD;0066-4219 (Linking)&lt;/isbn&gt;&lt;accession-num&gt;1096762&lt;/accession-num&gt;&lt;urls&gt;&lt;/urls&gt;&lt;electronic-resource-num&gt;10.1146/annurev.me.26.020175.001333&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4" w:tooltip="Ruderman, 1975 #14" w:history="1">
        <w:r w:rsidRPr="00CD4808">
          <w:rPr>
            <w:rFonts w:ascii="Times New Roman" w:hAnsi="Times New Roman" w:cs="Times New Roman"/>
            <w:noProof/>
            <w:lang w:val="en-US"/>
          </w:rPr>
          <w:t>14</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In fact, glutamine and alanine are the most abundant amino acids in blood sample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Le Boucher&lt;/Author&gt;&lt;Year&gt;1997&lt;/Year&gt;&lt;RecNum&gt;15&lt;/RecNum&gt;&lt;DisplayText&gt;[15]&lt;/DisplayText&gt;&lt;record&gt;&lt;rec-number&gt;15&lt;/rec-number&gt;&lt;foreign-keys&gt;&lt;key app="EN" db-id="555sdpe2b0f0tjewze9vdxpmpv2p522zdrrf"&gt;15&lt;/key&gt;&lt;/foreign-keys&gt;&lt;ref-type name="Journal Article"&gt;17&lt;/ref-type&gt;&lt;contributors&gt;&lt;authors&gt;&lt;author&gt;Le Boucher, J.&lt;/author&gt;&lt;author&gt;Charret, C.&lt;/author&gt;&lt;author&gt;Coudray-Lucas, C.&lt;/author&gt;&lt;author&gt;Giboudeau, J.&lt;/author&gt;&lt;author&gt;Cynober, L.&lt;/author&gt;&lt;/authors&gt;&lt;/contributors&gt;&lt;auth-address&gt;INSERM U402, CHU Saint-Antoine, Paris, France.&lt;/auth-address&gt;&lt;titles&gt;&lt;title&gt;Amino acid determination in biological fluids by automated ion-exchange chromatography: performance of Hitachi L-8500A&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421-8&lt;/pages&gt;&lt;volume&gt;43&lt;/volume&gt;&lt;number&gt;8 Pt 1&lt;/number&gt;&lt;edition&gt;1997/08/01&lt;/edition&gt;&lt;keywords&gt;&lt;keyword&gt;Amino Acids/ analysis/blood&lt;/keyword&gt;&lt;keyword&gt;Automation&lt;/keyword&gt;&lt;keyword&gt;Body Fluids/ chemistry&lt;/keyword&gt;&lt;keyword&gt;Buffers&lt;/keyword&gt;&lt;keyword&gt;Calibration&lt;/keyword&gt;&lt;keyword&gt;Chromatography, High Pressure Liquid&lt;/keyword&gt;&lt;keyword&gt;Chromatography, Ion Exchange/instrumentation/ methods&lt;/keyword&gt;&lt;keyword&gt;Evaluation Studies as Topic&lt;/keyword&gt;&lt;keyword&gt;Humans&lt;/keyword&gt;&lt;keyword&gt;Hydroxyproline/analysis/blood&lt;/keyword&gt;&lt;keyword&gt;Ninhydrin&lt;/keyword&gt;&lt;keyword&gt;Proline/analysis/blood&lt;/keyword&gt;&lt;keyword&gt;Regression Analysis&lt;/keyword&gt;&lt;keyword&gt;Reproducibility of Results&lt;/keyword&gt;&lt;keyword&gt;Sensitivity and Specificity&lt;/keyword&gt;&lt;/keywords&gt;&lt;dates&gt;&lt;year&gt;1997&lt;/year&gt;&lt;pub-dates&gt;&lt;date&gt;Aug&lt;/date&gt;&lt;/pub-dates&gt;&lt;/dates&gt;&lt;isbn&gt;0009-9147 (Print)&amp;#xD;0009-9147 (Linking)&lt;/isbn&gt;&lt;accession-num&gt;9267323&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5" w:tooltip="Le Boucher, 1997 #15" w:history="1">
        <w:r w:rsidRPr="00CD4808">
          <w:rPr>
            <w:rFonts w:ascii="Times New Roman" w:hAnsi="Times New Roman" w:cs="Times New Roman"/>
            <w:noProof/>
            <w:lang w:val="en-US"/>
          </w:rPr>
          <w:t>15</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Amino acids also serve as signaling and regulatory molecule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Meijer&lt;/Author&gt;&lt;Year&gt;2004&lt;/Year&gt;&lt;RecNum&gt;16&lt;/RecNum&gt;&lt;DisplayText&gt;[16]&lt;/DisplayText&gt;&lt;record&gt;&lt;rec-number&gt;16&lt;/rec-number&gt;&lt;foreign-keys&gt;&lt;key app="EN" db-id="555sdpe2b0f0tjewze9vdxpmpv2p522zdrrf"&gt;16&lt;/key&gt;&lt;/foreign-keys&gt;&lt;ref-type name="Journal Article"&gt;17&lt;/ref-type&gt;&lt;contributors&gt;&lt;authors&gt;&lt;author&gt;Meijer, A. J.&lt;/author&gt;&lt;author&gt;Dubbelhuis, P. F.&lt;/author&gt;&lt;/authors&gt;&lt;/contributors&gt;&lt;auth-address&gt;Department of Biochemistry, Academic Medical Center, Meibergdreef 15, 1105 AZ Amsterdam, The Netherlands. a.j.meijer@amc.uva.nl&lt;/auth-address&gt;&lt;titles&gt;&lt;title&gt;Amino acid signalling and the integration of metabolism&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397-403&lt;/pages&gt;&lt;volume&gt;313&lt;/volume&gt;&lt;number&gt;2&lt;/number&gt;&lt;edition&gt;2003/12/20&lt;/edition&gt;&lt;keywords&gt;&lt;keyword&gt;Amino Acids/ physiology&lt;/keyword&gt;&lt;keyword&gt;Animals&lt;/keyword&gt;&lt;keyword&gt;Cell Size/physiology&lt;/keyword&gt;&lt;keyword&gt;Energy Metabolism&lt;/keyword&gt;&lt;keyword&gt;Humans&lt;/keyword&gt;&lt;keyword&gt;Insulin/metabolism&lt;/keyword&gt;&lt;keyword&gt;Islets of Langerhans/growth &amp;amp; development/metabolism&lt;/keyword&gt;&lt;keyword&gt;Protein Kinases/metabolism&lt;/keyword&gt;&lt;keyword&gt;Proteins/ metabolism&lt;/keyword&gt;&lt;keyword&gt;Signal Transduction/ physiology&lt;/keyword&gt;&lt;keyword&gt;TOR Serine-Threonine Kinases&lt;/keyword&gt;&lt;/keywords&gt;&lt;dates&gt;&lt;year&gt;2004&lt;/year&gt;&lt;pub-dates&gt;&lt;date&gt;Jan 9&lt;/date&gt;&lt;/pub-dates&gt;&lt;/dates&gt;&lt;isbn&gt;0006-291X (Print)&amp;#xD;0006-291X (Linking)&lt;/isbn&gt;&lt;accession-num&gt;14684175&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6" w:tooltip="Meijer, 2004 #16" w:history="1">
        <w:r w:rsidRPr="00CD4808">
          <w:rPr>
            <w:rFonts w:ascii="Times New Roman" w:hAnsi="Times New Roman" w:cs="Times New Roman"/>
            <w:noProof/>
            <w:lang w:val="en-US"/>
          </w:rPr>
          <w:t>16</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Regarding their use in the energy metabolism alanine and glutamine are the two amino acids mainly used in the energy metabolism at the post-absorptive state</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Stumvoll&lt;/Author&gt;&lt;Year&gt;1999&lt;/Year&gt;&lt;RecNum&gt;17&lt;/RecNum&gt;&lt;DisplayText&gt;[17]&lt;/DisplayText&gt;&lt;record&gt;&lt;rec-number&gt;17&lt;/rec-number&gt;&lt;foreign-keys&gt;&lt;key app="EN" db-id="555sdpe2b0f0tjewze9vdxpmpv2p522zdrrf"&gt;17&lt;/key&gt;&lt;/foreign-keys&gt;&lt;ref-type name="Journal Article"&gt;17&lt;/ref-type&gt;&lt;contributors&gt;&lt;authors&gt;&lt;author&gt;Stumvoll, M.&lt;/author&gt;&lt;author&gt;Perriello, G.&lt;/author&gt;&lt;author&gt;Meyer, C.&lt;/author&gt;&lt;author&gt;Gerich, J.&lt;/author&gt;&lt;/authors&gt;&lt;/contributors&gt;&lt;auth-address&gt;Medizinische Klinik, Eberhard-Karls-Universitat, Tubingen, Germany.&lt;/auth-address&gt;&lt;titles&gt;&lt;title&gt;Role of glutamine in human carbohydrate metabolism in kidney and other tissue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778-92&lt;/pages&gt;&lt;volume&gt;55&lt;/volume&gt;&lt;number&gt;3&lt;/number&gt;&lt;edition&gt;1999/02/23&lt;/edition&gt;&lt;keywords&gt;&lt;keyword&gt;Alanine/metabolism&lt;/keyword&gt;&lt;keyword&gt;Animals&lt;/keyword&gt;&lt;keyword&gt;Carbohydrate Metabolism&lt;/keyword&gt;&lt;keyword&gt;Diabetes Mellitus/metabolism&lt;/keyword&gt;&lt;keyword&gt;Gluconeogenesis&lt;/keyword&gt;&lt;keyword&gt;Glutamine/ metabolism&lt;/keyword&gt;&lt;keyword&gt;Glycogen/biosynthesis&lt;/keyword&gt;&lt;keyword&gt;Humans&lt;/keyword&gt;&lt;keyword&gt;Kidney/ metabolism&lt;/keyword&gt;&lt;keyword&gt;Liver/metabolism&lt;/keyword&gt;&lt;keyword&gt;Muscles/metabolism&lt;/keyword&gt;&lt;/keywords&gt;&lt;dates&gt;&lt;year&gt;1999&lt;/year&gt;&lt;pub-dates&gt;&lt;date&gt;Mar&lt;/date&gt;&lt;/pub-dates&gt;&lt;/dates&gt;&lt;isbn&gt;0085-2538 (Print)&amp;#xD;0085-2538 (Linking)&lt;/isbn&gt;&lt;accession-num&gt;10027916&lt;/accession-num&gt;&lt;urls&gt;&lt;/urls&gt;&lt;electronic-resource-num&gt;10.1046/j.1523-1755.1999.055003778.x&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7" w:tooltip="Stumvoll, 1999 #17" w:history="1">
        <w:r w:rsidRPr="00CD4808">
          <w:rPr>
            <w:rFonts w:ascii="Times New Roman" w:hAnsi="Times New Roman" w:cs="Times New Roman"/>
            <w:noProof/>
            <w:lang w:val="en-US"/>
          </w:rPr>
          <w:t>17</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each being involved in different metabolic and physiological processes. Alanine in muscles originates largely from the transamination of pyruvate</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DaGFuZzwvQXV0aG9yPjxZZWFyPjE5Nzg8L1llYXI+PFJl
Y051bT4xODwvUmVjTnVtPjxEaXNwbGF5VGV4dD5bMTgsMTldPC9EaXNwbGF5VGV4dD48cmVjb3Jk
PjxyZWMtbnVtYmVyPjE4PC9yZWMtbnVtYmVyPjxmb3JlaWduLWtleXM+PGtleSBhcHA9IkVOIiBk
Yi1pZD0iNTU1c2RwZTJiMGYwdGpld3plOXZkeHBtcHYycDUyMnpkcnJmIj4xODwva2V5PjwvZm9y
ZWlnbi1rZXlzPjxyZWYtdHlwZSBuYW1lPSJKb3VybmFsIEFydGljbGUiPjE3PC9yZWYtdHlwZT48
Y29udHJpYnV0b3JzPjxhdXRob3JzPjxhdXRob3I+Q2hhbmcsIFQuIFcuPC9hdXRob3I+PGF1dGhv
cj5Hb2xkYmVyZywgQS4gTC48L2F1dGhvcj48L2F1dGhvcnM+PC9jb250cmlidXRvcnM+PHRpdGxl
cz48dGl0bGU+VGhlIG1ldGFib2xpYyBmYXRlcyBvZiBhbWlubyBhY2lkcyBhbmQgdGhlIGZvcm1h
dGlvbiBvZiBnbHV0YW1pbmUgaW4gc2tlbGV0YWwgbXVzY2x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jg1LTkzPC9wYWdlcz48dm9sdW1lPjI1Mzwvdm9sdW1lPjxudW1iZXI+MTA8L251bWJlcj48ZWRp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2NzctODQ8L3BhZ2VzPjx2b2x1bWU+MjUzPC92b2x1bWU+PG51bWJl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==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DaGFuZzwvQXV0aG9yPjxZZWFyPjE5Nzg8L1llYXI+PFJl
Y051bT4xODwvUmVjTnVtPjxEaXNwbGF5VGV4dD5bMTgsMTldPC9EaXNwbGF5VGV4dD48cmVjb3Jk
PjxyZWMtbnVtYmVyPjE4PC9yZWMtbnVtYmVyPjxmb3JlaWduLWtleXM+PGtleSBhcHA9IkVOIiBk
Yi1pZD0iNTU1c2RwZTJiMGYwdGpld3plOXZkeHBtcHYycDUyMnpkcnJmIj4xODwva2V5PjwvZm9y
ZWlnbi1rZXlzPjxyZWYtdHlwZSBuYW1lPSJKb3VybmFsIEFydGljbGUiPjE3PC9yZWYtdHlwZT48
Y29udHJpYnV0b3JzPjxhdXRob3JzPjxhdXRob3I+Q2hhbmcsIFQuIFcuPC9hdXRob3I+PGF1dGhv
cj5Hb2xkYmVyZywgQS4gTC48L2F1dGhvcj48L2F1dGhvcnM+PC9jb250cmlidXRvcnM+PHRpdGxl
cz48dGl0bGU+VGhlIG1ldGFib2xpYyBmYXRlcyBvZiBhbWlubyBhY2lkcyBhbmQgdGhlIGZvcm1h
dGlvbiBvZiBnbHV0YW1pbmUgaW4gc2tlbGV0YWwgbXVzY2xl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jg1LTkzPC9wYWdlcz48dm9sdW1lPjI1Mzwvdm9sdW1lPjxudW1iZXI+MTA8L251bWJlcj48ZWRp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2NzctODQ8L3BhZ2VzPjx2b2x1bWU+MjUzPC92b2x1bWU+PG51bWJl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==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8" w:tooltip="Chang, 1978 #18" w:history="1">
        <w:r w:rsidRPr="00CD4808">
          <w:rPr>
            <w:rFonts w:ascii="Times New Roman" w:hAnsi="Times New Roman" w:cs="Times New Roman"/>
            <w:noProof/>
            <w:lang w:val="en-US"/>
          </w:rPr>
          <w:t>18</w:t>
        </w:r>
      </w:hyperlink>
      <w:r w:rsidRPr="00CD4808">
        <w:rPr>
          <w:rFonts w:ascii="Times New Roman" w:hAnsi="Times New Roman" w:cs="Times New Roman"/>
          <w:noProof/>
          <w:lang w:val="en-US"/>
        </w:rPr>
        <w:t>,</w:t>
      </w:r>
      <w:hyperlink w:anchor="_ENREF_19" w:tooltip="Chang, 1978 #19" w:history="1">
        <w:r w:rsidRPr="00CD4808">
          <w:rPr>
            <w:rFonts w:ascii="Times New Roman" w:hAnsi="Times New Roman" w:cs="Times New Roman"/>
            <w:noProof/>
            <w:lang w:val="en-US"/>
          </w:rPr>
          <w:t>19</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while it accounts for half of the total hepatic amino acid uptake</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Meijer&lt;/Author&gt;&lt;Year&gt;1990&lt;/Year&gt;&lt;RecNum&gt;20&lt;/RecNum&gt;&lt;DisplayText&gt;[20]&lt;/DisplayText&gt;&lt;record&gt;&lt;rec-number&gt;20&lt;/rec-number&gt;&lt;foreign-keys&gt;&lt;key app="EN" db-id="555sdpe2b0f0tjewze9vdxpmpv2p522zdrrf"&gt;20&lt;/key&gt;&lt;/foreign-keys&gt;&lt;ref-type name="Journal Article"&gt;17&lt;/ref-type&gt;&lt;contributors&gt;&lt;authors&gt;&lt;author&gt;Meijer, A. J.&lt;/author&gt;&lt;author&gt;Lamers, W. H.&lt;/author&gt;&lt;author&gt;Chamuleau, R. A.&lt;/author&gt;&lt;/authors&gt;&lt;/contributors&gt;&lt;auth-address&gt;E. C. Slater Institute for Biochemical Research, Department of Anatomy and Embryology, University of Amsterdam, The Netherlands.&lt;/auth-address&gt;&lt;titles&gt;&lt;title&gt;Nitrogen metabolism and ornithine cycle func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01-48&lt;/pages&gt;&lt;volume&gt;70&lt;/volume&gt;&lt;number&gt;3&lt;/number&gt;&lt;edition&gt;1990/07/01&lt;/edition&gt;&lt;keywords&gt;&lt;keyword&gt;Animals&lt;/keyword&gt;&lt;keyword&gt;Humans&lt;/keyword&gt;&lt;keyword&gt;Nitrogen/ metabolism&lt;/keyword&gt;&lt;keyword&gt;Ornithine/metabolism/ physiology&lt;/keyword&gt;&lt;keyword&gt;Urea/ metabolism&lt;/keyword&gt;&lt;/keywords&gt;&lt;dates&gt;&lt;year&gt;1990&lt;/year&gt;&lt;pub-dates&gt;&lt;date&gt;Jul&lt;/date&gt;&lt;/pub-dates&gt;&lt;/dates&gt;&lt;isbn&gt;0031-9333 (Print)&amp;#xD;0031-9333 (Linking)&lt;/isbn&gt;&lt;accession-num&gt;2194222&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0" w:tooltip="Meijer, 1990 #20" w:history="1">
        <w:r w:rsidRPr="00CD4808">
          <w:rPr>
            <w:rFonts w:ascii="Times New Roman" w:hAnsi="Times New Roman" w:cs="Times New Roman"/>
            <w:noProof/>
            <w:lang w:val="en-US"/>
          </w:rPr>
          <w:t>20</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The liver does contain active alanine transaminase</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ZYW5nPC9BdXRob3I+PFllYXI+MjAwOTwvWWVhcj48UmVj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U5OC02MDc8L3BhZ2Vz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ZYW5nPC9BdXRob3I+PFllYXI+MjAwOTwvWWVhcj48UmVj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U5OC02MDc8L3BhZ2Vz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1" w:tooltip="Yang, 2009 #21" w:history="1">
        <w:r w:rsidRPr="00CD4808">
          <w:rPr>
            <w:rFonts w:ascii="Times New Roman" w:hAnsi="Times New Roman" w:cs="Times New Roman"/>
            <w:noProof/>
            <w:lang w:val="en-US"/>
          </w:rPr>
          <w:t>21</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being able to regenerate pyruvate to be used for gluconeogenesi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Consoli&lt;/Author&gt;&lt;Year&gt;1990&lt;/Year&gt;&lt;RecNum&gt;22&lt;/RecNum&gt;&lt;DisplayText&gt;[22]&lt;/DisplayText&gt;&lt;record&gt;&lt;rec-number&gt;22&lt;/rec-number&gt;&lt;foreign-keys&gt;&lt;key app="EN" db-id="555sdpe2b0f0tjewze9vdxpmpv2p522zdrrf"&gt;22&lt;/key&gt;&lt;/foreign-keys&gt;&lt;ref-type name="Journal Article"&gt;17&lt;/ref-type&gt;&lt;contributors&gt;&lt;authors&gt;&lt;author&gt;Consoli, A.&lt;/author&gt;&lt;author&gt;Nurjhan, N.&lt;/author&gt;&lt;author&gt;Reilly, J. J., Jr.&lt;/author&gt;&lt;author&gt;Bier, D. M.&lt;/author&gt;&lt;author&gt;Gerich, J. E.&lt;/author&gt;&lt;/authors&gt;&lt;/contributors&gt;&lt;auth-address&gt;Department of Medicine, University of Pittsburgh School of Medicine, Pennsylvania 15261.&lt;/auth-address&gt;&lt;titles&gt;&lt;title&gt;Contribution of liver and skeletal muscle to alanine and lactate metabolism in human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677-84&lt;/pages&gt;&lt;volume&gt;259&lt;/volume&gt;&lt;number&gt;5 Pt 1&lt;/number&gt;&lt;edition&gt;1990/11/11&lt;/edition&gt;&lt;keywords&gt;&lt;keyword&gt;Alanine/blood/ metabolism&lt;/keyword&gt;&lt;keyword&gt;Carbon Isotopes&lt;/keyword&gt;&lt;keyword&gt;Carbon Radioisotopes&lt;/keyword&gt;&lt;keyword&gt;Citric Acid Cycle&lt;/keyword&gt;&lt;keyword&gt;Female&lt;/keyword&gt;&lt;keyword&gt;Gluconeogenesis&lt;/keyword&gt;&lt;keyword&gt;Humans&lt;/keyword&gt;&lt;keyword&gt;Lactates/blood/ metabolism&lt;/keyword&gt;&lt;keyword&gt;Liver/ metabolism&lt;/keyword&gt;&lt;keyword&gt;Male&lt;/keyword&gt;&lt;keyword&gt;Middle Aged&lt;/keyword&gt;&lt;keyword&gt;Muscles/ metabolism&lt;/keyword&gt;&lt;keyword&gt;Oxidation-Reduction&lt;/keyword&gt;&lt;keyword&gt;Tritium&lt;/keyword&gt;&lt;/keywords&gt;&lt;dates&gt;&lt;year&gt;1990&lt;/year&gt;&lt;pub-dates&gt;&lt;date&gt;Nov&lt;/date&gt;&lt;/pub-dates&gt;&lt;/dates&gt;&lt;isbn&gt;0002-9513 (Print)&amp;#xD;0002-9513 (Linking)&lt;/isbn&gt;&lt;accession-num&gt;2240206&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2" w:tooltip="Consoli, 1990 #22" w:history="1">
        <w:r w:rsidRPr="00CD4808">
          <w:rPr>
            <w:rFonts w:ascii="Times New Roman" w:hAnsi="Times New Roman" w:cs="Times New Roman"/>
            <w:noProof/>
            <w:lang w:val="en-US"/>
          </w:rPr>
          <w:t>22</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Gluconeogenesis is active in the kidney too; actually, the glucose production in kidney and liver are equal per gram of tissue</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Mitrakou&lt;/Author&gt;&lt;Year&gt;2011&lt;/Year&gt;&lt;RecNum&gt;23&lt;/RecNum&gt;&lt;DisplayText&gt;[23]&lt;/DisplayText&gt;&lt;record&gt;&lt;rec-number&gt;23&lt;/rec-number&gt;&lt;foreign-keys&gt;&lt;key app="EN" db-id="555sdpe2b0f0tjewze9vdxpmpv2p522zdrrf"&gt;23&lt;/key&gt;&lt;/foreign-keys&gt;&lt;ref-type name="Journal Article"&gt;17&lt;/ref-type&gt;&lt;contributors&gt;&lt;authors&gt;&lt;author&gt;Mitrakou, A.&lt;/author&gt;&lt;/authors&gt;&lt;/contributors&gt;&lt;auth-address&gt;Department of Clinical Therapeutics, Athens University Medical School, Athens, Greece. amitrakou@otenet.gr&lt;/auth-address&gt;&lt;titles&gt;&lt;title&gt;Kidney: its impact on glucose homeostasis and hormonal regulation&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S66-72&lt;/pages&gt;&lt;volume&gt;93 Suppl 1&lt;/volume&gt;&lt;edition&gt;2011/09/01&lt;/edition&gt;&lt;keywords&gt;&lt;keyword&gt;Animals&lt;/keyword&gt;&lt;keyword&gt;Diabetes Mellitus, Type 2/metabolism/pathology&lt;/keyword&gt;&lt;keyword&gt;Gluconeogenesis/ physiology&lt;/keyword&gt;&lt;keyword&gt;Glucose/ metabolism&lt;/keyword&gt;&lt;keyword&gt;Homeostasis&lt;/keyword&gt;&lt;keyword&gt;Humans&lt;/keyword&gt;&lt;keyword&gt;Insulin/metabolism&lt;/keyword&gt;&lt;keyword&gt;Kidney/ metabolism/pathology&lt;/keyword&gt;&lt;/keywords&gt;&lt;dates&gt;&lt;year&gt;2011&lt;/year&gt;&lt;pub-dates&gt;&lt;date&gt;Aug&lt;/date&gt;&lt;/pub-dates&gt;&lt;/dates&gt;&lt;isbn&gt;1872-8227 (Electronic)&amp;#xD;0168-8227 (Linking)&lt;/isbn&gt;&lt;accession-num&gt;21864754&lt;/accession-num&gt;&lt;urls&gt;&lt;/urls&gt;&lt;electronic-resource-num&gt;10.1016/s0168-8227(11)70016-x&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3" w:tooltip="Mitrakou, 2011 #23" w:history="1">
        <w:r w:rsidRPr="00CD4808">
          <w:rPr>
            <w:rFonts w:ascii="Times New Roman" w:hAnsi="Times New Roman" w:cs="Times New Roman"/>
            <w:noProof/>
            <w:lang w:val="en-US"/>
          </w:rPr>
          <w:t>23</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Glutamine may be a substrate for gluconeogenesis in the kidney, but is also coupled with nitrogen metabolism. Glutaminase and glutamate dehydrogenase deaminate glutamine and glutamate, respectively (glutamate may also be transaminated, not shown), generating alpha-ketoglutarate, used for glucose production, and ammonia, involved in acid-base homeostasis</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TdHVtdm9sbDwvQXV0aG9yPjxZZWFyPjE5OTk8L1llYXI+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3NzgtOTI8L3BhZ2VzPjx2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yNDkxUy01UzsgZGlzY3Vzc2lvbiAyNDk2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TdHVtdm9sbDwvQXV0aG9yPjxZZWFyPjE5OTk8L1llYXI+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3NzgtOTI8L3BhZ2VzPjx2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yNDkxUy01UzsgZGlzY3Vzc2lvbiAyNDk2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17" w:tooltip="Stumvoll, 1999 #17" w:history="1">
        <w:r w:rsidRPr="00CD4808">
          <w:rPr>
            <w:rFonts w:ascii="Times New Roman" w:hAnsi="Times New Roman" w:cs="Times New Roman"/>
            <w:noProof/>
            <w:lang w:val="en-US"/>
          </w:rPr>
          <w:t>17</w:t>
        </w:r>
      </w:hyperlink>
      <w:r w:rsidRPr="00CD4808">
        <w:rPr>
          <w:rFonts w:ascii="Times New Roman" w:hAnsi="Times New Roman" w:cs="Times New Roman"/>
          <w:noProof/>
          <w:lang w:val="en-US"/>
        </w:rPr>
        <w:t>,</w:t>
      </w:r>
      <w:hyperlink w:anchor="_ENREF_24" w:tooltip="Tapiero, 2002 #24" w:history="1">
        <w:r w:rsidRPr="00CD4808">
          <w:rPr>
            <w:rFonts w:ascii="Times New Roman" w:hAnsi="Times New Roman" w:cs="Times New Roman"/>
            <w:noProof/>
            <w:lang w:val="en-US"/>
          </w:rPr>
          <w:t>24</w:t>
        </w:r>
      </w:hyperlink>
      <w:r w:rsidRPr="00CD4808">
        <w:rPr>
          <w:rFonts w:ascii="Times New Roman" w:hAnsi="Times New Roman" w:cs="Times New Roman"/>
          <w:noProof/>
          <w:lang w:val="en-US"/>
        </w:rPr>
        <w:t>,</w:t>
      </w:r>
      <w:hyperlink w:anchor="_ENREF_25" w:tooltip="Curthoys, 2001 #25" w:history="1">
        <w:r w:rsidRPr="00CD4808">
          <w:rPr>
            <w:rFonts w:ascii="Times New Roman" w:hAnsi="Times New Roman" w:cs="Times New Roman"/>
            <w:noProof/>
            <w:lang w:val="en-US"/>
          </w:rPr>
          <w:t>25</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However, in the liver, deamination of glutamine and glutamate is directly associated with urea biosynthesi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Meijer&lt;/Author&gt;&lt;Year&gt;1990&lt;/Year&gt;&lt;RecNum&gt;20&lt;/RecNum&gt;&lt;DisplayText&gt;[20]&lt;/DisplayText&gt;&lt;record&gt;&lt;rec-number&gt;20&lt;/rec-number&gt;&lt;foreign-keys&gt;&lt;key app="EN" db-id="555sdpe2b0f0tjewze9vdxpmpv2p522zdrrf"&gt;20&lt;/key&gt;&lt;/foreign-keys&gt;&lt;ref-type name="Journal Article"&gt;17&lt;/ref-type&gt;&lt;contributors&gt;&lt;authors&gt;&lt;author&gt;Meijer, A. J.&lt;/author&gt;&lt;author&gt;Lamers, W. H.&lt;/author&gt;&lt;author&gt;Chamuleau, R. A.&lt;/author&gt;&lt;/authors&gt;&lt;/contributors&gt;&lt;auth-address&gt;E. C. Slater Institute for Biochemical Research, Department of Anatomy and Embryology, University of Amsterdam, The Netherlands.&lt;/auth-address&gt;&lt;titles&gt;&lt;title&gt;Nitrogen metabolism and ornithine cycle func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01-48&lt;/pages&gt;&lt;volume&gt;70&lt;/volume&gt;&lt;number&gt;3&lt;/number&gt;&lt;edition&gt;1990/07/01&lt;/edition&gt;&lt;keywords&gt;&lt;keyword&gt;Animals&lt;/keyword&gt;&lt;keyword&gt;Humans&lt;/keyword&gt;&lt;keyword&gt;Nitrogen/ metabolism&lt;/keyword&gt;&lt;keyword&gt;Ornithine/metabolism/ physiology&lt;/keyword&gt;&lt;keyword&gt;Urea/ metabolism&lt;/keyword&gt;&lt;/keywords&gt;&lt;dates&gt;&lt;year&gt;1990&lt;/year&gt;&lt;pub-dates&gt;&lt;date&gt;Jul&lt;/date&gt;&lt;/pub-dates&gt;&lt;/dates&gt;&lt;isbn&gt;0031-9333 (Print)&amp;#xD;0031-9333 (Linking)&lt;/isbn&gt;&lt;accession-num&gt;2194222&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0" w:tooltip="Meijer, 1990 #20" w:history="1">
        <w:r w:rsidRPr="00CD4808">
          <w:rPr>
            <w:rFonts w:ascii="Times New Roman" w:hAnsi="Times New Roman" w:cs="Times New Roman"/>
            <w:noProof/>
            <w:lang w:val="en-US"/>
          </w:rPr>
          <w:t>20</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as any ammonia released in hepatocytes is readily fixed into urea</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XYXRmb3JkPC9BdXRob3I+PFllYXI+MTk5MzwvWWVhcj48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0NjgtNzQ8L3BhZ2VzPjx2b2x1bWU+Nzwvdm9sdW1lPjxudW1iZXI+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XYXRmb3JkPC9BdXRob3I+PFllYXI+MTk5MzwvWWVhcj48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0NjgtNzQ8L3BhZ2VzPjx2b2x1bWU+Nzwvdm9sdW1lPjxudW1iZXI+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6" w:tooltip="Watford, 1993 #26" w:history="1">
        <w:r w:rsidRPr="00CD4808">
          <w:rPr>
            <w:rFonts w:ascii="Times New Roman" w:hAnsi="Times New Roman" w:cs="Times New Roman"/>
            <w:noProof/>
            <w:lang w:val="en-US"/>
          </w:rPr>
          <w:t>26</w:t>
        </w:r>
      </w:hyperlink>
      <w:r w:rsidRPr="00CD4808">
        <w:rPr>
          <w:rFonts w:ascii="Times New Roman" w:hAnsi="Times New Roman" w:cs="Times New Roman"/>
          <w:noProof/>
          <w:lang w:val="en-US"/>
        </w:rPr>
        <w:t>,</w:t>
      </w:r>
      <w:hyperlink w:anchor="_ENREF_27" w:tooltip="Curthoys, 1995 #27" w:history="1">
        <w:r w:rsidRPr="00CD4808">
          <w:rPr>
            <w:rFonts w:ascii="Times New Roman" w:hAnsi="Times New Roman" w:cs="Times New Roman"/>
            <w:noProof/>
            <w:lang w:val="en-US"/>
          </w:rPr>
          <w:t>27</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The intestine is also a fair site of ammonia production</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XYXRmb3JkPC9BdXRob3I+PFllYXI+MTk5MzwvWWVhcj48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0NjgtNzQ8L3BhZ2VzPjx2b2x1bWU+Nzwvdm9sdW1lPjxudW1iZXI+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=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XYXRmb3JkPC9BdXRob3I+PFllYXI+MTk5MzwvWWVhcj48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0NjgtNzQ8L3BhZ2VzPjx2b2x1bWU+Nzwvdm9sdW1lPjxudW1iZXI+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=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6" w:tooltip="Watford, 1993 #26" w:history="1">
        <w:r w:rsidRPr="00CD4808">
          <w:rPr>
            <w:rFonts w:ascii="Times New Roman" w:hAnsi="Times New Roman" w:cs="Times New Roman"/>
            <w:noProof/>
            <w:lang w:val="en-US"/>
          </w:rPr>
          <w:t>26</w:t>
        </w:r>
      </w:hyperlink>
      <w:r w:rsidRPr="00CD4808">
        <w:rPr>
          <w:rFonts w:ascii="Times New Roman" w:hAnsi="Times New Roman" w:cs="Times New Roman"/>
          <w:noProof/>
          <w:lang w:val="en-US"/>
        </w:rPr>
        <w:t>,</w:t>
      </w:r>
      <w:hyperlink w:anchor="_ENREF_28" w:tooltip="Spanaki, 2012 #28" w:history="1">
        <w:r w:rsidRPr="00CD4808">
          <w:rPr>
            <w:rFonts w:ascii="Times New Roman" w:hAnsi="Times New Roman" w:cs="Times New Roman"/>
            <w:noProof/>
            <w:lang w:val="en-US"/>
          </w:rPr>
          <w:t>28</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Periportal hepatocytes are responsible for urea synthesis, while any nitrogen in the form of ammonia that escapes from these cells is fixed to glutamine in the perivenous hepatic cells before entering the systemic circulation (not shown)</w:t>
      </w:r>
      <w:r w:rsidRPr="00CD4808">
        <w:rPr>
          <w:rFonts w:ascii="Times New Roman" w:hAnsi="Times New Roman" w:cs="Times New Roman"/>
          <w:lang w:val="en-US"/>
        </w:rPr>
        <w:fldChar w:fldCharType="begin">
          <w:fldData xml:space="preserve">PEVuZE5vdGU+PENpdGU+PEF1dGhvcj5TcGFuYWtpPC9BdXRob3I+PFllYXI+MjAxMjwvWWVhcj48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IwNjhTLTIwNzJTPC9wYWdlcz48dm9sdW1lPjEzMzwvdm9sdW1l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TcGFuYWtpPC9BdXRob3I+PFllYXI+MjAxMjwvWWVhcj48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27" w:tooltip="Curthoys, 1995 #27" w:history="1">
        <w:r w:rsidRPr="00CD4808">
          <w:rPr>
            <w:rFonts w:ascii="Times New Roman" w:hAnsi="Times New Roman" w:cs="Times New Roman"/>
            <w:noProof/>
            <w:lang w:val="en-US"/>
          </w:rPr>
          <w:t>27-29</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In blood plasma, citrate is the most abundant TCA cycle intermediate and can cross cell membranes. High levels of intracellular citrate can slow down glycolysis and this metabolite can be used as substrate for FA biosynthesis indicating high activity of energy metabolisms</w:t>
      </w:r>
      <w:r>
        <w:rPr>
          <w:rFonts w:ascii="Times New Roman" w:hAnsi="Times New Roman" w:cs="Times New Roman"/>
          <w:lang w:val="en-US"/>
        </w:rPr>
        <w:t xml:space="preserve"> </w:t>
      </w:r>
      <w:r w:rsidRPr="00CD4808">
        <w:rPr>
          <w:rFonts w:ascii="Times New Roman" w:hAnsi="Times New Roman" w:cs="Times New Roman"/>
          <w:lang w:val="en-US"/>
        </w:rPr>
        <w:fldChar w:fldCharType="begin">
          <w:fldData xml:space="preserve">PEVuZE5vdGU+PENpdGU+PEF1dGhvcj5NeWNpZWxza2E8L0F1dGhvcj48WWVhcj4yMDA5PC9ZZWFy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</w:fldData>
        </w:fldChar>
      </w:r>
      <w:r w:rsidRPr="00CD4808">
        <w:rPr>
          <w:rFonts w:ascii="Times New Roman" w:hAnsi="Times New Roman" w:cs="Times New Roman"/>
          <w:lang w:val="en-US"/>
        </w:rPr>
        <w:instrText xml:space="preserve"> ADDIN EN.CITE </w:instrText>
      </w:r>
      <w:r w:rsidRPr="00CD4808">
        <w:rPr>
          <w:rFonts w:ascii="Times New Roman" w:hAnsi="Times New Roman" w:cs="Times New Roman"/>
          <w:lang w:val="en-US"/>
        </w:rPr>
        <w:fldChar w:fldCharType="begin">
          <w:fldData xml:space="preserve">PEVuZE5vdGU+PENpdGU+PEF1dGhvcj5NeWNpZWxza2E8L0F1dGhvcj48WWVhcj4yMDA5PC9ZZWFy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</w:fldData>
        </w:fldChar>
      </w:r>
      <w:r w:rsidRPr="00CD4808">
        <w:rPr>
          <w:rFonts w:ascii="Times New Roman" w:hAnsi="Times New Roman" w:cs="Times New Roman"/>
          <w:lang w:val="en-US"/>
        </w:rPr>
        <w:instrText xml:space="preserve"> ADDIN EN.CITE.DATA </w:instrText>
      </w:r>
      <w:r w:rsidRPr="00CD4808">
        <w:rPr>
          <w:rFonts w:ascii="Times New Roman" w:hAnsi="Times New Roman" w:cs="Times New Roman"/>
          <w:lang w:val="en-US"/>
        </w:rPr>
      </w:r>
      <w:r w:rsidRPr="00CD4808">
        <w:rPr>
          <w:rFonts w:ascii="Times New Roman" w:hAnsi="Times New Roman" w:cs="Times New Roman"/>
          <w:lang w:val="en-US"/>
        </w:rPr>
        <w:fldChar w:fldCharType="end"/>
      </w:r>
      <w:r w:rsidRPr="00CD4808">
        <w:rPr>
          <w:rFonts w:ascii="Times New Roman" w:hAnsi="Times New Roman" w:cs="Times New Roman"/>
          <w:lang w:val="en-US"/>
        </w:rPr>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0" w:tooltip="Mycielska, 2009 #30" w:history="1">
        <w:r w:rsidRPr="00CD4808">
          <w:rPr>
            <w:rFonts w:ascii="Times New Roman" w:hAnsi="Times New Roman" w:cs="Times New Roman"/>
            <w:noProof/>
            <w:lang w:val="en-US"/>
          </w:rPr>
          <w:t>30</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However, at the post-absorptive </w:t>
      </w:r>
      <w:r w:rsidRPr="00CD4808">
        <w:rPr>
          <w:rFonts w:ascii="Times New Roman" w:hAnsi="Times New Roman" w:cs="Times New Roman"/>
          <w:lang w:val="en-US"/>
        </w:rPr>
        <w:lastRenderedPageBreak/>
        <w:t>state there is a net breakdown of FA at the organism level</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Stich&lt;/Author&gt;&lt;Year&gt;2004&lt;/Year&gt;&lt;RecNum&gt;5&lt;/RecNum&gt;&lt;DisplayText&gt;[5]&lt;/DisplayText&gt;&lt;record&gt;&lt;rec-number&gt;5&lt;/rec-number&gt;&lt;foreign-keys&gt;&lt;key app="EN" db-id="555sdpe2b0f0tjewze9vdxpmpv2p522zdrrf"&gt;5&lt;/key&gt;&lt;/foreign-keys&gt;&lt;ref-type name="Journal Article"&gt;17&lt;/ref-type&gt;&lt;contributors&gt;&lt;authors&gt;&lt;author&gt;Stich, V.&lt;/author&gt;&lt;author&gt;Berlan, M.&lt;/author&gt;&lt;/authors&gt;&lt;/contributors&gt;&lt;auth-address&gt;Franco-Czech Laboratory for Clinical Research of Obesity, Third Faculty of Medicine, Charles University, Prague, Czech Republic. vladimir.stich@lf3.cuni.cz&lt;/auth-address&gt;&lt;titles&gt;&lt;title&gt;Physiological regulation of NEFA availability: lipolysis pathway&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369-74&lt;/pages&gt;&lt;volume&gt;63&lt;/volume&gt;&lt;number&gt;2&lt;/number&gt;&lt;edition&gt;2004/08/06&lt;/edition&gt;&lt;keywords&gt;&lt;keyword&gt;Adipose Tissue/metabolism&lt;/keyword&gt;&lt;keyword&gt;Energy Metabolism/ physiology&lt;/keyword&gt;&lt;keyword&gt;Exercise/ physiology&lt;/keyword&gt;&lt;keyword&gt;Fatty Acids, Nonesterified/blood/ metabolism&lt;/keyword&gt;&lt;keyword&gt;Humans&lt;/keyword&gt;&lt;keyword&gt;Insulin Resistance&lt;/keyword&gt;&lt;keyword&gt;Lipolysis/ physiology&lt;/keyword&gt;&lt;keyword&gt;Triglycerides/metabolism&lt;/keyword&gt;&lt;/keywords&gt;&lt;dates&gt;&lt;year&gt;2004&lt;/year&gt;&lt;pub-dates&gt;&lt;date&gt;May&lt;/date&gt;&lt;/pub-dates&gt;&lt;/dates&gt;&lt;isbn&gt;0029-6651 (Print)&amp;#xD;0029-6651 (Linking)&lt;/isbn&gt;&lt;accession-num&gt;15294057&lt;/accession-num&gt;&lt;urls&gt;&lt;/urls&gt;&lt;electronic-resource-num&gt;10.1079/pns2004350&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5" w:tooltip="Stich, 2004 #5" w:history="1">
        <w:r w:rsidRPr="00CD4808">
          <w:rPr>
            <w:rFonts w:ascii="Times New Roman" w:hAnsi="Times New Roman" w:cs="Times New Roman"/>
            <w:noProof/>
            <w:lang w:val="en-US"/>
          </w:rPr>
          <w:t>5</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and the high concentration of citrate should be associated with increased levels of lipolysis. In the kidney, the use of citrate is associated with acid-base homeostasi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Simpson&lt;/Author&gt;&lt;Year&gt;1983&lt;/Year&gt;&lt;RecNum&gt;31&lt;/RecNum&gt;&lt;DisplayText&gt;[31]&lt;/DisplayText&gt;&lt;record&gt;&lt;rec-number&gt;31&lt;/rec-number&gt;&lt;foreign-keys&gt;&lt;key app="EN" db-id="555sdpe2b0f0tjewze9vdxpmpv2p522zdrrf"&gt;31&lt;/key&gt;&lt;/foreign-keys&gt;&lt;ref-type name="Journal Article"&gt;17&lt;/ref-type&gt;&lt;contributors&gt;&lt;authors&gt;&lt;author&gt;Simpson, D. P.&lt;/author&gt;&lt;/authors&gt;&lt;/contributors&gt;&lt;titles&gt;&lt;title&gt;Citrate excretion: a window on renal metabolism&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F223-34&lt;/pages&gt;&lt;volume&gt;244&lt;/volume&gt;&lt;number&gt;3&lt;/number&gt;&lt;edition&gt;1983/03/01&lt;/edition&gt;&lt;keywords&gt;&lt;keyword&gt;Acid-Base Equilibrium&lt;/keyword&gt;&lt;keyword&gt;Acidosis/metabolism&lt;/keyword&gt;&lt;keyword&gt;Alkalosis/metabolism&lt;/keyword&gt;&lt;keyword&gt;Animals&lt;/keyword&gt;&lt;keyword&gt;Citrates/metabolism/ urine&lt;/keyword&gt;&lt;keyword&gt;Citric Acid&lt;/keyword&gt;&lt;keyword&gt;Hydrogen-Ion Concentration&lt;/keyword&gt;&lt;keyword&gt;Kidney/ metabolism&lt;/keyword&gt;&lt;keyword&gt;Kidney Cortex/metabolism&lt;/keyword&gt;&lt;keyword&gt;Microvilli/metabolism&lt;/keyword&gt;&lt;/keywords&gt;&lt;dates&gt;&lt;year&gt;1983&lt;/year&gt;&lt;pub-dates&gt;&lt;date&gt;Mar&lt;/date&gt;&lt;/pub-dates&gt;&lt;/dates&gt;&lt;isbn&gt;0002-9513 (Print)&amp;#xD;0002-9513 (Linking)&lt;/isbn&gt;&lt;accession-num&gt;6338740&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1" w:tooltip="Simpson, 1983 #31" w:history="1">
        <w:r w:rsidRPr="00CD4808">
          <w:rPr>
            <w:rFonts w:ascii="Times New Roman" w:hAnsi="Times New Roman" w:cs="Times New Roman"/>
            <w:noProof/>
            <w:lang w:val="en-US"/>
          </w:rPr>
          <w:t>31</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In addition, divalent ion physiology is in cohesion with citrate metabolism, as it can chelate Fe2+, Ca2+ and Zn2+ ions</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Chypre&lt;/Author&gt;&lt;Year&gt;2012&lt;/Year&gt;&lt;RecNum&gt;32&lt;/RecNum&gt;&lt;DisplayText&gt;[32]&lt;/DisplayText&gt;&lt;record&gt;&lt;rec-number&gt;32&lt;/rec-number&gt;&lt;foreign-keys&gt;&lt;key app="EN" db-id="555sdpe2b0f0tjewze9vdxpmpv2p522zdrrf"&gt;32&lt;/key&gt;&lt;/foreign-keys&gt;&lt;ref-type name="Journal Article"&gt;17&lt;/ref-type&gt;&lt;contributors&gt;&lt;authors&gt;&lt;author&gt;Chypre, M.&lt;/author&gt;&lt;author&gt;Zaidi, N.&lt;/author&gt;&lt;author&gt;Smans, K.&lt;/author&gt;&lt;/authors&gt;&lt;/contributors&gt;&lt;auth-address&gt;Department of Oncology, Janssen Research and Development, A Division of Janssen Pharmaceutica NV, Turnhoutseweg 30, 2340 Beerse, Belgium.&lt;/auth-address&gt;&lt;titles&gt;&lt;title&gt;ATP-citrate lyase: a mini-review&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4&lt;/pages&gt;&lt;volume&gt;422&lt;/volume&gt;&lt;number&gt;1&lt;/number&gt;&lt;edition&gt;2012/05/12&lt;/edition&gt;&lt;keywords&gt;&lt;keyword&gt;ATP Citrate (pro-S)-Lyase/chemistry/genetics/ metabolism&lt;/keyword&gt;&lt;keyword&gt;Animals&lt;/keyword&gt;&lt;keyword&gt;Cell Proliferation&lt;/keyword&gt;&lt;keyword&gt;Crystallography, X-Ray&lt;/keyword&gt;&lt;keyword&gt;Fetal Development&lt;/keyword&gt;&lt;keyword&gt;Gene Expression Regulation, Enzymologic&lt;/keyword&gt;&lt;keyword&gt;Humans&lt;/keyword&gt;&lt;keyword&gt;Metabolic Diseases/enzymology&lt;/keyword&gt;&lt;keyword&gt;Neoplasms/enzymology/pathology&lt;/keyword&gt;&lt;keyword&gt;Tissue Distribution&lt;/keyword&gt;&lt;/keywords&gt;&lt;dates&gt;&lt;year&gt;2012&lt;/year&gt;&lt;pub-dates&gt;&lt;date&gt;May 25&lt;/date&gt;&lt;/pub-dates&gt;&lt;/dates&gt;&lt;isbn&gt;1090-2104 (Electronic)&amp;#xD;0006-291X (Linking)&lt;/isbn&gt;&lt;accession-num&gt;22575446&lt;/accession-num&gt;&lt;urls&gt;&lt;/urls&gt;&lt;electronic-resource-num&gt;10.1016/j.bbrc.2012.04.144&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2" w:tooltip="Chypre, 2012 #32" w:history="1">
        <w:r w:rsidRPr="00CD4808">
          <w:rPr>
            <w:rFonts w:ascii="Times New Roman" w:hAnsi="Times New Roman" w:cs="Times New Roman"/>
            <w:noProof/>
            <w:lang w:val="en-US"/>
          </w:rPr>
          <w:t>32</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w:t>
      </w:r>
    </w:p>
    <w:p w:rsidR="00047679" w:rsidRPr="00CD4808" w:rsidRDefault="00047679" w:rsidP="00047679">
      <w:pPr>
        <w:spacing w:after="0" w:line="480" w:lineRule="auto"/>
        <w:ind w:firstLine="284"/>
        <w:jc w:val="both"/>
        <w:rPr>
          <w:rFonts w:ascii="Times New Roman" w:hAnsi="Times New Roman" w:cs="Times New Roman"/>
          <w:lang w:val="en-US"/>
        </w:rPr>
      </w:pPr>
      <w:r w:rsidRPr="00CD4808">
        <w:rPr>
          <w:rFonts w:ascii="Times New Roman" w:hAnsi="Times New Roman" w:cs="Times New Roman"/>
          <w:lang w:val="en-US"/>
        </w:rPr>
        <w:t>Regarding the metabolism of glyoxylate and oxalate synthesis, glyoxal is a major precursor of glycolate and glyoxylate in humans and originates from a variety of physiological sources, e.g. autoxidation of carbohydrates and ascorbate, degradation of glycated proteins and lipid peroxidation</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Lange&lt;/Author&gt;&lt;Year&gt;2012&lt;/Year&gt;&lt;RecNum&gt;33&lt;/RecNum&gt;&lt;DisplayText&gt;[33]&lt;/DisplayText&gt;&lt;record&gt;&lt;rec-number&gt;33&lt;/rec-number&gt;&lt;foreign-keys&gt;&lt;key app="EN" db-id="555sdpe2b0f0tjewze9vdxpmpv2p522zdrrf"&gt;33&lt;/key&gt;&lt;/foreign-keys&gt;&lt;ref-type name="Journal Article"&gt;17&lt;/ref-type&gt;&lt;contributors&gt;&lt;authors&gt;&lt;author&gt;Lange, J. N.&lt;/author&gt;&lt;author&gt;Wood, K. D.&lt;/author&gt;&lt;author&gt;Knight, J.&lt;/author&gt;&lt;author&gt;Assimos, D. G.&lt;/author&gt;&lt;author&gt;Holmes, R. P.&lt;/author&gt;&lt;/authors&gt;&lt;/contributors&gt;&lt;auth-address&gt;Department of Urology, Wake Forest University Medical Center, Medical Center Boulevard, Winston-Salem, NC 27157, USA.&lt;/auth-address&gt;&lt;titles&gt;&lt;title&gt;Glyoxal formation and its role in endogenous oxalate synthesis&lt;/title&gt;&lt;secondary-title&gt;Adv Urol&lt;/secondary-title&gt;&lt;alt-title&gt;Advances in urology&lt;/alt-title&gt;&lt;/titles&gt;&lt;periodical&gt;&lt;full-title&gt;Adv Urol&lt;/full-title&gt;&lt;abbr-1&gt;Advances in urology&lt;/abbr-1&gt;&lt;/periodical&gt;&lt;alt-periodical&gt;&lt;full-title&gt;Adv Urol&lt;/full-title&gt;&lt;abbr-1&gt;Advances in urology&lt;/abbr-1&gt;&lt;/alt-periodical&gt;&lt;pages&gt;819202&lt;/pages&gt;&lt;volume&gt;2012&lt;/volume&gt;&lt;edition&gt;2012/05/09&lt;/edition&gt;&lt;dates&gt;&lt;year&gt;2012&lt;/year&gt;&lt;/dates&gt;&lt;isbn&gt;1687-6377 (Electronic)&amp;#xD;1687-6369 (Linking)&lt;/isbn&gt;&lt;accession-num&gt;22567004&lt;/accession-num&gt;&lt;urls&gt;&lt;/urls&gt;&lt;custom2&gt;3332067&lt;/custom2&gt;&lt;electronic-resource-num&gt;10.1155/2012/819202&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3" w:tooltip="Lange, 2012 #33" w:history="1">
        <w:r w:rsidRPr="00CD4808">
          <w:rPr>
            <w:rFonts w:ascii="Times New Roman" w:hAnsi="Times New Roman" w:cs="Times New Roman"/>
            <w:noProof/>
            <w:lang w:val="en-US"/>
          </w:rPr>
          <w:t>33</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Serine and glycine are also significant entry points of carbon into this pathway</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Rodda&lt;/Author&gt;&lt;Year&gt;1976&lt;/Year&gt;&lt;RecNum&gt;34&lt;/RecNum&gt;&lt;DisplayText&gt;[34]&lt;/DisplayText&gt;&lt;record&gt;&lt;rec-number&gt;34&lt;/rec-number&gt;&lt;foreign-keys&gt;&lt;key app="EN" db-id="555sdpe2b0f0tjewze9vdxpmpv2p522zdrrf"&gt;34&lt;/key&gt;&lt;/foreign-keys&gt;&lt;ref-type name="Journal Article"&gt;17&lt;/ref-type&gt;&lt;contributors&gt;&lt;authors&gt;&lt;author&gt;Rodda, B. E.&lt;/author&gt;&lt;author&gt;Chernish, S. M.&lt;/author&gt;&lt;author&gt;Nash, J. F.&lt;/author&gt;&lt;/authors&gt;&lt;/contributors&gt;&lt;titles&gt;&lt;title&gt;A pharmacokinetic method for designing prolonged-release formulations--propoxyphene hydrochloride&lt;/title&gt;&lt;secondary-title&gt;J Pharmacokinet Biopharm&lt;/secondary-title&gt;&lt;alt-title&gt;Journal of pharmacokinetics and biopharmaceutics&lt;/alt-title&gt;&lt;/titles&gt;&lt;periodical&gt;&lt;full-title&gt;J Pharmacokinet Biopharm&lt;/full-title&gt;&lt;abbr-1&gt;Journal of pharmacokinetics and biopharmaceutics&lt;/abbr-1&gt;&lt;/periodical&gt;&lt;alt-periodical&gt;&lt;full-title&gt;J Pharmacokinet Biopharm&lt;/full-title&gt;&lt;abbr-1&gt;Journal of pharmacokinetics and biopharmaceutics&lt;/abbr-1&gt;&lt;/alt-periodical&gt;&lt;pages&gt;243-53&lt;/pages&gt;&lt;volume&gt;4&lt;/volume&gt;&lt;number&gt;3&lt;/number&gt;&lt;edition&gt;1976/06/01&lt;/edition&gt;&lt;keywords&gt;&lt;keyword&gt;Delayed-Action Preparations&lt;/keyword&gt;&lt;keyword&gt;Dextropropoxyphene/administration &amp;amp; dosage/ metabolism&lt;/keyword&gt;&lt;keyword&gt;Kinetics&lt;/keyword&gt;&lt;keyword&gt;Models, Biological&lt;/keyword&gt;&lt;/keywords&gt;&lt;dates&gt;&lt;year&gt;1976&lt;/year&gt;&lt;pub-dates&gt;&lt;date&gt;Jun&lt;/date&gt;&lt;/pub-dates&gt;&lt;/dates&gt;&lt;isbn&gt;0090-466X (Print)&amp;#xD;0090-466X (Linking)&lt;/isbn&gt;&lt;accession-num&gt;978391&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4" w:tooltip="Rodda, 1976 #34" w:history="1">
        <w:r w:rsidRPr="00CD4808">
          <w:rPr>
            <w:rFonts w:ascii="Times New Roman" w:hAnsi="Times New Roman" w:cs="Times New Roman"/>
            <w:noProof/>
            <w:lang w:val="en-US"/>
          </w:rPr>
          <w:t>34</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and oxalate synthesis is directly linked with </w:t>
      </w:r>
      <w:r w:rsidR="00A553AD" w:rsidRPr="00CD4808">
        <w:rPr>
          <w:rFonts w:ascii="Times New Roman" w:hAnsi="Times New Roman" w:cs="Times New Roman"/>
          <w:lang w:val="en-US"/>
        </w:rPr>
        <w:t>glyoxylat</w:t>
      </w:r>
      <w:r w:rsidR="00A553AD">
        <w:rPr>
          <w:rFonts w:ascii="Times New Roman" w:hAnsi="Times New Roman" w:cs="Times New Roman"/>
          <w:lang w:val="en-US"/>
        </w:rPr>
        <w:t>e</w:t>
      </w:r>
      <w:r w:rsidRPr="00CD4808">
        <w:rPr>
          <w:rFonts w:ascii="Times New Roman" w:hAnsi="Times New Roman" w:cs="Times New Roman"/>
          <w:lang w:val="en-US"/>
        </w:rPr>
        <w:t xml:space="preserve"> metabolism</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Robijn&lt;/Author&gt;&lt;Year&gt;2011&lt;/Year&gt;&lt;RecNum&gt;35&lt;/RecNum&gt;&lt;DisplayText&gt;[35]&lt;/DisplayText&gt;&lt;record&gt;&lt;rec-number&gt;35&lt;/rec-number&gt;&lt;foreign-keys&gt;&lt;key app="EN" db-id="555sdpe2b0f0tjewze9vdxpmpv2p522zdrrf"&gt;35&lt;/key&gt;&lt;/foreign-keys&gt;&lt;ref-type name="Journal Article"&gt;17&lt;/ref-type&gt;&lt;contributors&gt;&lt;authors&gt;&lt;author&gt;Robijn, S.&lt;/author&gt;&lt;author&gt;Hoppe, B.&lt;/author&gt;&lt;author&gt;Vervaet, B. A.&lt;/author&gt;&lt;author&gt;D&amp;apos;Haese, P. C.&lt;/author&gt;&lt;author&gt;Verhulst, A.&lt;/author&gt;&lt;/authors&gt;&lt;/contributors&gt;&lt;auth-address&gt;Laboratory of Pathophysiology, Faculty of Pharmaceutical, Biomedical and Veterinary Sciences, University of Antwerp, Antwerp, Belgium.&lt;/auth-address&gt;&lt;titles&gt;&lt;title&gt;Hyperoxaluria: a gut-kidney axi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146-58&lt;/pages&gt;&lt;volume&gt;80&lt;/volume&gt;&lt;number&gt;11&lt;/number&gt;&lt;edition&gt;2011/08/26&lt;/edition&gt;&lt;keywords&gt;&lt;keyword&gt;Animals&lt;/keyword&gt;&lt;keyword&gt;Calcium Oxalate/metabolism&lt;/keyword&gt;&lt;keyword&gt;Humans&lt;/keyword&gt;&lt;keyword&gt;Hyperoxaluria/drug therapy/ etiology/pathology&lt;/keyword&gt;&lt;keyword&gt;Intestinal Diseases/etiology&lt;/keyword&gt;&lt;keyword&gt;Kidney Diseases/etiology&lt;/keyword&gt;&lt;/keywords&gt;&lt;dates&gt;&lt;year&gt;2011&lt;/year&gt;&lt;pub-dates&gt;&lt;date&gt;Dec&lt;/date&gt;&lt;/pub-dates&gt;&lt;/dates&gt;&lt;isbn&gt;1523-1755 (Electronic)&amp;#xD;0085-2538 (Linking)&lt;/isbn&gt;&lt;accession-num&gt;21866092&lt;/accession-num&gt;&lt;urls&gt;&lt;/urls&gt;&lt;electronic-resource-num&gt;10.1038/ki.2011.287&lt;/electronic-resource-num&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5" w:tooltip="Robijn, 2011 #35" w:history="1">
        <w:r w:rsidRPr="00CD4808">
          <w:rPr>
            <w:rFonts w:ascii="Times New Roman" w:hAnsi="Times New Roman" w:cs="Times New Roman"/>
            <w:noProof/>
            <w:lang w:val="en-US"/>
          </w:rPr>
          <w:t>35</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 xml:space="preserve"> predominantly in the liver</w:t>
      </w:r>
      <w:r>
        <w:rPr>
          <w:rFonts w:ascii="Times New Roman" w:hAnsi="Times New Roman" w:cs="Times New Roman"/>
          <w:lang w:val="en-US"/>
        </w:rPr>
        <w:t xml:space="preserve"> </w:t>
      </w: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CITE &lt;EndNote&gt;&lt;Cite&gt;&lt;Author&gt;Farinelli&lt;/Author&gt;&lt;Year&gt;1983&lt;/Year&gt;&lt;RecNum&gt;36&lt;/RecNum&gt;&lt;DisplayText&gt;[36]&lt;/DisplayText&gt;&lt;record&gt;&lt;rec-number&gt;36&lt;/rec-number&gt;&lt;foreign-keys&gt;&lt;key app="EN" db-id="555sdpe2b0f0tjewze9vdxpmpv2p522zdrrf"&gt;36&lt;/key&gt;&lt;/foreign-keys&gt;&lt;ref-type name="Journal Article"&gt;17&lt;/ref-type&gt;&lt;contributors&gt;&lt;authors&gt;&lt;author&gt;Farinelli, M. P.&lt;/author&gt;&lt;author&gt;Richardson, K. E.&lt;/author&gt;&lt;/authors&gt;&lt;/contributors&gt;&lt;titles&gt;&lt;title&gt;Oxalate synthesis from [14C1]glycollate and [14C1]glyoxylate in the hepatectomized ra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8-14&lt;/pages&gt;&lt;volume&gt;757&lt;/volume&gt;&lt;number&gt;1&lt;/number&gt;&lt;edition&gt;1983/05/04&lt;/edition&gt;&lt;keywords&gt;&lt;keyword&gt;Animals&lt;/keyword&gt;&lt;keyword&gt;Glycolates/ metabolism&lt;/keyword&gt;&lt;keyword&gt;Glyoxylates/ metabolism&lt;/keyword&gt;&lt;keyword&gt;Hepatectomy&lt;/keyword&gt;&lt;keyword&gt;Liver/ physiology&lt;/keyword&gt;&lt;keyword&gt;Oxalates/ biosynthesis&lt;/keyword&gt;&lt;keyword&gt;Rats&lt;/keyword&gt;&lt;/keywords&gt;&lt;dates&gt;&lt;year&gt;1983&lt;/year&gt;&lt;pub-dates&gt;&lt;date&gt;May 4&lt;/date&gt;&lt;/pub-dates&gt;&lt;/dates&gt;&lt;isbn&gt;0006-3002 (Print)&amp;#xD;0006-3002 (Linking)&lt;/isbn&gt;&lt;accession-num&gt;6838909&lt;/accession-num&gt;&lt;urls&gt;&lt;/urls&gt;&lt;remote-database-provider&gt;NLM&lt;/remote-database-provider&gt;&lt;language&gt;eng&lt;/language&gt;&lt;/record&gt;&lt;/Cite&gt;&lt;/EndNote&gt;</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w:t>
      </w:r>
      <w:hyperlink w:anchor="_ENREF_36" w:tooltip="Farinelli, 1983 #36" w:history="1">
        <w:r w:rsidRPr="00CD4808">
          <w:rPr>
            <w:rFonts w:ascii="Times New Roman" w:hAnsi="Times New Roman" w:cs="Times New Roman"/>
            <w:noProof/>
            <w:lang w:val="en-US"/>
          </w:rPr>
          <w:t>36</w:t>
        </w:r>
      </w:hyperlink>
      <w:r w:rsidRPr="00CD4808">
        <w:rPr>
          <w:rFonts w:ascii="Times New Roman" w:hAnsi="Times New Roman" w:cs="Times New Roman"/>
          <w:noProof/>
          <w:lang w:val="en-US"/>
        </w:rPr>
        <w:t>]</w:t>
      </w:r>
      <w:r w:rsidRPr="00CD4808">
        <w:rPr>
          <w:rFonts w:ascii="Times New Roman" w:hAnsi="Times New Roman" w:cs="Times New Roman"/>
          <w:lang w:val="en-US"/>
        </w:rPr>
        <w:fldChar w:fldCharType="end"/>
      </w:r>
      <w:r w:rsidRPr="00CD4808">
        <w:rPr>
          <w:rFonts w:ascii="Times New Roman" w:hAnsi="Times New Roman" w:cs="Times New Roman"/>
          <w:lang w:val="en-US"/>
        </w:rPr>
        <w:t>.</w:t>
      </w:r>
    </w:p>
    <w:p w:rsidR="00047679" w:rsidRPr="00AE0273" w:rsidRDefault="00047679" w:rsidP="00047679">
      <w:pPr>
        <w:rPr>
          <w:rFonts w:ascii="Times New Roman" w:hAnsi="Times New Roman" w:cs="Times New Roman"/>
          <w:b/>
          <w:lang w:val="en-US"/>
        </w:rPr>
      </w:pPr>
      <w:r w:rsidRPr="00AE0273">
        <w:rPr>
          <w:rFonts w:ascii="Times New Roman" w:hAnsi="Times New Roman" w:cs="Times New Roman"/>
          <w:b/>
          <w:lang w:val="en-US"/>
        </w:rPr>
        <w:t>REFERENCES</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lang w:val="en-US"/>
        </w:rPr>
        <w:fldChar w:fldCharType="begin"/>
      </w:r>
      <w:r w:rsidRPr="00CD4808">
        <w:rPr>
          <w:rFonts w:ascii="Times New Roman" w:hAnsi="Times New Roman" w:cs="Times New Roman"/>
          <w:lang w:val="en-US"/>
        </w:rPr>
        <w:instrText xml:space="preserve"> ADDIN EN.REFLIST </w:instrText>
      </w:r>
      <w:r w:rsidRPr="00CD4808">
        <w:rPr>
          <w:rFonts w:ascii="Times New Roman" w:hAnsi="Times New Roman" w:cs="Times New Roman"/>
          <w:lang w:val="en-US"/>
        </w:rPr>
        <w:fldChar w:fldCharType="separate"/>
      </w:r>
      <w:r w:rsidRPr="00CD4808">
        <w:rPr>
          <w:rFonts w:ascii="Times New Roman" w:hAnsi="Times New Roman" w:cs="Times New Roman"/>
          <w:noProof/>
          <w:lang w:val="en-US"/>
        </w:rPr>
        <w:t>1. Landau BR, Wahren J, Chandramouli V, Schumann WC, Ekberg K, et al. (1996) Contributions of gluconeogenesis to glucose production in the fasted state. J Clin Invest 98: 378-385.</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 Chandramouli V, Ekberg K, Schumann WC, Kalhan SC, Wahren J, et al. (1997) Quantifying gluconeogenesis during fasting. Am J Physiol 273: E1209-1215.</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 Cori CF (1981) The glucose-lactic acid cycle and gluconeogenesis. Curr Top Cell Regul 18: 377-387.</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4. Lin EC (1977) Glycerol utilization and its regulation in mammals. Annu Rev Biochem 46: 765-795.</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5. Stich V, Berlan M (2004) Physiological regulation of NEFA availability: lipolysis pathway. Proc Nutr Soc 63: 369-374.</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6. Frayn KN, Humphreys SM (2012) Metabolic characteristics of human subcutaneous abdominal adipose tissue after overnight fast. Am J Physiol Endocrinol Metab 302: E468-475.</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7. Patsouris D, Mandard S, Voshol PJ, Escher P, Tan NS, et al. (2004) PPARalpha governs glycerol metabolism. J Clin Invest 114: 94-103.</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8. Heinz F, Lamprecht W, Kirsch J (1968) Enzymes of fructose metabolism in human liver. J Clin Invest 47: 1826-1832.</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9. Knight J, Assimos DG, Easter L, Holmes RP (2010) Metabolism of fructose to oxalate and glycolate. Horm Metab Res 42: 868-873.</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lastRenderedPageBreak/>
        <w:t>10. Estonius M, Danielsson O, Karlsson C, Persson H, Jornvall H, et al. (1993) Distribution of alcohol and sorbitol dehydrogenases. Assessment of mRNA species in mammalian tissues. Eur J Biochem 215: 497-503.</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1. Williams HE, Smith LH, Jr. (1971) Hyperoxaluria in L-glyceric aciduria: possible pathogenic mechanism. Science 171: 390-391.</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2. Booth MP, Conners R, Rumsby G, Brady RL (2006) Structural basis of substrate specificity in human glyoxylate reductase/hydroxypyruvate reductase. J Mol Biol 360: 178-189.</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3. Cynober LA (2002) Plasma amino acid levels with a note on membrane transport: characteristics, regulation, and metabolic significance. Nutrition 18: 761-766.</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4. Ruderman NB (1975) Muscle amino acid metabolism and gluconeogenesis. Annu Rev Med 26: 245-258.</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5. Le Boucher J, Charret C, Coudray-Lucas C, Giboudeau J, Cynober L (1997) Amino acid determination in biological fluids by automated ion-exchange chromatography: performance of Hitachi L-8500A. Clin Chem 43: 1421-1428.</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6. Meijer AJ, Dubbelhuis PF (2004) Amino acid signalling and the integration of metabolism. Biochem Biophys Res Commun 313: 397-403.</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7. Stumvoll M, Perriello G, Meyer C, Gerich J (1999) Role of glutamine in human carbohydrate metabolism in kidney and other tissues. Kidney Int 55: 778-792.</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8. Chang TW, Goldberg AL (1978) The metabolic fates of amino acids and the formation of glutamine in skeletal muscle. J Biol Chem 253: 3685-3693.</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19. Chang TW, Goldberg AL (1978) The origin of alanine produced in skeletal muscle. J Biol Chem 253: 3677-3684.</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0. Meijer AJ, Lamers WH, Chamuleau RA (1990) Nitrogen metabolism and ornithine cycle function. Physiol Rev 70: 701-748.</w:t>
      </w:r>
      <w:r w:rsidR="009E4490">
        <w:rPr>
          <w:rFonts w:ascii="Times New Roman" w:hAnsi="Times New Roman" w:cs="Times New Roman"/>
          <w:noProof/>
          <w:lang w:val="en-US"/>
        </w:rPr>
        <w:t xml:space="preserve">   </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lastRenderedPageBreak/>
        <w:t>21. Yang RZ, Park S, Reagan WJ, Goldstein R, Zhong S, et al. (2009) Alanine aminotransferase isoenzymes: molecular cloning and quantitative analysis of tissue expression in rats and serum elevation in liver toxicity. Hepatology 49: 598-607.</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2. Consoli A, Nurjhan N, Reilly JJ, Jr., Bier DM, Gerich JE (1990) Contribution of liver and skeletal muscle to alanine and lactate metabolism in humans. Am J Physiol 259: E677-684.</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3. Mitrakou A (2011) Kidney: its impact on glucose homeostasis and hormonal regulation. Diabetes Res Clin Pract 93 Suppl 1: S66-72.</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4. Tapiero H, Mathe G, Couvreur P, Tew KD (2002) II. Glutamine and glutamate. Biomed Pharmacother 56: 446-457.</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5. Curthoys NP (2001) Role of mitochondrial glutaminase in rat renal glutamine metabolism. J Nutr 131: 2491S-2495S; discussion 2496S-2497S.</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6. Watford M (1993) Hepatic glutaminase expression: relationship to kidney-type glutaminase and to the urea cycle. FASEB J 7: 1468-1474.</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7. Curthoys NP, Watford M (1995) Regulation of glutaminase activity and glutamine metabolism. Annu Rev Nutr 15: 133-159.</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8. Spanaki C, Plaitakis A (2012) The role of glutamate dehydrogenase in mammalian ammonia metabolism. Neurotox Res 21: 117-127.</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29. Brosnan JT (2003) Interorgan amino acid transport and its regulation. J Nutr 133: 2068S-2072S.</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0. Mycielska ME, Patel A, Rizaner N, Mazurek MP, Keun H, et al. (2009) Citrate transport and metabolism in mammalian cells: prostate epithelial cells and prostate cancer. Bioessays 31: 10-20.</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1. Simpson DP (1983) Citrate excretion: a window on renal metabolism. Am J Physiol 244: F223-234.</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2. Chypre M, Zaidi N, Smans K (2012) ATP-citrate lyase: a mini-review. Biochem Biophys Res Commun 422: 1-4.</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3. Lange JN, Wood KD, Knight J, Assimos DG, Holmes RP (2012) Glyoxal formation and its role in endogenous oxalate synthesis. Adv Urol 2012: 819202.</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lastRenderedPageBreak/>
        <w:t>34. Rodda BE, Chernish SM, Nash JF (1976) A pharmacokinetic method for designing prolonged-release formulations--propoxyphene hydrochloride. J Pharmacokinet Biopharm 4: 243-253.</w:t>
      </w:r>
    </w:p>
    <w:p w:rsidR="00047679" w:rsidRPr="00CD4808" w:rsidRDefault="00047679" w:rsidP="00047679">
      <w:pPr>
        <w:spacing w:after="0"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5. Robijn S, Hoppe B, Vervaet BA, D'Haese PC, Verhulst A (2011) Hyperoxaluria: a gut-kidney axis? Kidney Int 80: 1146-1158.</w:t>
      </w:r>
    </w:p>
    <w:p w:rsidR="00047679" w:rsidRPr="00CD4808" w:rsidRDefault="00047679" w:rsidP="00047679">
      <w:pPr>
        <w:spacing w:line="480" w:lineRule="auto"/>
        <w:ind w:left="720" w:hanging="720"/>
        <w:jc w:val="both"/>
        <w:rPr>
          <w:rFonts w:ascii="Times New Roman" w:hAnsi="Times New Roman" w:cs="Times New Roman"/>
          <w:noProof/>
          <w:lang w:val="en-US"/>
        </w:rPr>
      </w:pPr>
      <w:r w:rsidRPr="00CD4808">
        <w:rPr>
          <w:rFonts w:ascii="Times New Roman" w:hAnsi="Times New Roman" w:cs="Times New Roman"/>
          <w:noProof/>
          <w:lang w:val="en-US"/>
        </w:rPr>
        <w:t>36. Farinelli MP, Richardson KE (1983) Oxalate synthesis from [14C1]glycollate and [14C1]glyoxylate in the hepatectomized rat. Biochim Biophys Acta 757: 8-14.</w:t>
      </w:r>
    </w:p>
    <w:p w:rsidR="00D0008E" w:rsidRDefault="00047679" w:rsidP="00A553AD">
      <w:pPr>
        <w:spacing w:after="0" w:line="480" w:lineRule="auto"/>
        <w:jc w:val="both"/>
      </w:pPr>
      <w:r w:rsidRPr="00CD4808">
        <w:rPr>
          <w:rFonts w:ascii="Times New Roman" w:hAnsi="Times New Roman" w:cs="Times New Roman"/>
          <w:lang w:val="en-US"/>
        </w:rPr>
        <w:fldChar w:fldCharType="end"/>
      </w:r>
      <w:r w:rsidRPr="00CD4808">
        <w:rPr>
          <w:rFonts w:ascii="Times New Roman" w:hAnsi="Times New Roman" w:cs="Times New Roman"/>
        </w:rPr>
        <w:fldChar w:fldCharType="end"/>
      </w:r>
    </w:p>
    <w:sectPr w:rsidR="00D000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50C"/>
    <w:rsid w:val="00047679"/>
    <w:rsid w:val="002F2761"/>
    <w:rsid w:val="007B3499"/>
    <w:rsid w:val="0087450C"/>
    <w:rsid w:val="00954298"/>
    <w:rsid w:val="009E4490"/>
    <w:rsid w:val="00A553AD"/>
    <w:rsid w:val="00AE0273"/>
    <w:rsid w:val="00BA7A2C"/>
    <w:rsid w:val="00BF1750"/>
    <w:rsid w:val="00D00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679"/>
    <w:pPr>
      <w:suppressAutoHyphens/>
    </w:pPr>
    <w:rPr>
      <w:rFonts w:ascii="Calibri" w:eastAsia="Times New Roman" w:hAnsi="Calibri" w:cs="Calibri"/>
      <w:lang w:val="el-GR"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76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679"/>
    <w:rPr>
      <w:rFonts w:ascii="Tahoma" w:eastAsia="Times New Roman" w:hAnsi="Tahoma" w:cs="Tahoma"/>
      <w:sz w:val="16"/>
      <w:szCs w:val="16"/>
      <w:lang w:val="el-GR"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679"/>
    <w:pPr>
      <w:suppressAutoHyphens/>
    </w:pPr>
    <w:rPr>
      <w:rFonts w:ascii="Calibri" w:eastAsia="Times New Roman" w:hAnsi="Calibri" w:cs="Calibri"/>
      <w:lang w:val="el-GR"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76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679"/>
    <w:rPr>
      <w:rFonts w:ascii="Tahoma" w:eastAsia="Times New Roman" w:hAnsi="Tahoma" w:cs="Tahoma"/>
      <w:sz w:val="16"/>
      <w:szCs w:val="16"/>
      <w:lang w:val="el-GR"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AD1754-13B4-4AEA-8B94-26F5200B1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6</Pages>
  <Words>7363</Words>
  <Characters>4197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kourogianni, Alexandra (NIH/NICHD) [V]</dc:creator>
  <cp:lastModifiedBy>Gkourogianni, Alexandra (NIH/NICHD) [V]</cp:lastModifiedBy>
  <cp:revision>6</cp:revision>
  <dcterms:created xsi:type="dcterms:W3CDTF">2014-03-19T12:03:00Z</dcterms:created>
  <dcterms:modified xsi:type="dcterms:W3CDTF">2014-03-19T20:24:00Z</dcterms:modified>
</cp:coreProperties>
</file>